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465001">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rFonts w:ascii="Arial" w:hAnsi="Arial" w:cs="Arial"/>
          <w:color w:val="000000" w:themeColor="text1"/>
          <w:sz w:val="22"/>
          <w:szCs w:val="22"/>
        </w:rPr>
      </w:pPr>
    </w:p>
    <w:p w14:paraId="5B3351AC" w14:textId="4AF54200" w:rsidR="002539DB"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465001">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465001">
      <w:pPr>
        <w:pStyle w:val="Heading1"/>
        <w:rPr>
          <w:rFonts w:eastAsia="MS PMincho"/>
        </w:rPr>
      </w:pPr>
      <w:r w:rsidRPr="00EF5551">
        <w:rPr>
          <w:rFonts w:eastAsia="MS PMincho"/>
        </w:rPr>
        <w:lastRenderedPageBreak/>
        <w:t>Abstract</w:t>
      </w:r>
    </w:p>
    <w:p w14:paraId="3DCD1389" w14:textId="53A23F80" w:rsidR="00494187" w:rsidRPr="00EF5551" w:rsidRDefault="00407194" w:rsidP="00785932">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785932">
      <w:pPr>
        <w:rPr>
          <w:rFonts w:ascii="Arial" w:hAnsi="Arial" w:cs="Arial"/>
          <w:color w:val="000000" w:themeColor="text1"/>
          <w:sz w:val="22"/>
          <w:szCs w:val="22"/>
        </w:rPr>
      </w:pPr>
    </w:p>
    <w:p w14:paraId="0CDBD3CD" w14:textId="08B64F0D"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EB4771">
      <w:pPr>
        <w:pStyle w:val="Heading1"/>
        <w:rPr>
          <w:rFonts w:eastAsia="MS PMincho"/>
        </w:rPr>
      </w:pPr>
      <w:r w:rsidRPr="00EF5551">
        <w:rPr>
          <w:rFonts w:eastAsia="MS PMincho"/>
        </w:rPr>
        <w:lastRenderedPageBreak/>
        <w:t>Introduction</w:t>
      </w:r>
    </w:p>
    <w:p w14:paraId="37860245" w14:textId="5F0E3B52" w:rsidR="004818E3" w:rsidRPr="00EF5551" w:rsidRDefault="00494187" w:rsidP="004818E3">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7E2E096" w14:textId="4D8E2349" w:rsidR="009A1ED6" w:rsidRPr="00EF5551" w:rsidRDefault="002332C8" w:rsidP="00785932">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785932">
      <w:pPr>
        <w:rPr>
          <w:rFonts w:ascii="Arial" w:hAnsi="Arial" w:cs="Arial"/>
          <w:color w:val="000000" w:themeColor="text1"/>
          <w:sz w:val="22"/>
          <w:szCs w:val="22"/>
        </w:rPr>
      </w:pPr>
    </w:p>
    <w:p w14:paraId="67DAD834" w14:textId="5D0C3F38"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commentRangeStart w:id="1"/>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commentRangeEnd w:id="1"/>
      <w:r w:rsidR="008E6568">
        <w:rPr>
          <w:rStyle w:val="CommentReference"/>
        </w:rPr>
        <w:commentReference w:id="1"/>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B1384A">
      <w:pPr>
        <w:pStyle w:val="Heading1"/>
        <w:rPr>
          <w:rFonts w:eastAsia="MS PMincho"/>
          <w:b/>
          <w:bCs/>
        </w:rPr>
      </w:pPr>
      <w:r w:rsidRPr="00EF5551">
        <w:rPr>
          <w:rFonts w:eastAsia="MS PMincho"/>
          <w:b/>
        </w:rPr>
        <w:t>Materials and Methods</w:t>
      </w:r>
    </w:p>
    <w:p w14:paraId="7543C2DD" w14:textId="2324C69A" w:rsidR="00790E70" w:rsidRPr="00EF5551" w:rsidRDefault="00790E70" w:rsidP="00B1384A">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7774757" w:rsidR="00790E70" w:rsidRPr="005B3319" w:rsidRDefault="005C3BBD" w:rsidP="00145D97">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2" w:author="Noura El Habbal" w:date="2021-05-12T02:48:00Z">
        <w:r w:rsidR="005B3319" w:rsidRPr="008E6568">
          <w:rPr>
            <w:rFonts w:ascii="Arial" w:hAnsi="Arial" w:cs="Arial"/>
            <w:color w:val="000000" w:themeColor="text1"/>
            <w:sz w:val="22"/>
            <w:szCs w:val="22"/>
          </w:rPr>
          <w:t>(</w:t>
        </w:r>
      </w:ins>
      <w:r w:rsidR="008E6568" w:rsidRPr="008E6568">
        <w:rPr>
          <w:rFonts w:ascii="Arial" w:eastAsia="Times New Roman" w:hAnsi="Arial" w:cs="Arial"/>
          <w:color w:val="000000"/>
          <w:sz w:val="22"/>
          <w:szCs w:val="22"/>
          <w:shd w:val="clear" w:color="auto" w:fill="FFFFFF"/>
        </w:rPr>
        <w:t>Lab</w:t>
      </w:r>
      <w:ins w:id="3" w:author="Noura El Habbal" w:date="2021-05-12T02:48:00Z">
        <w:r w:rsidR="005B3319" w:rsidRPr="008E6568">
          <w:rPr>
            <w:rFonts w:ascii="Arial" w:eastAsia="Times New Roman" w:hAnsi="Arial" w:cs="Arial"/>
            <w:color w:val="000000"/>
            <w:sz w:val="22"/>
            <w:szCs w:val="22"/>
            <w:shd w:val="clear" w:color="auto" w:fill="FFFFFF"/>
          </w:rPr>
          <w:t xml:space="preserve"> Rodent Diet</w:t>
        </w:r>
      </w:ins>
      <w:r w:rsidR="008E6568" w:rsidRPr="008E6568">
        <w:rPr>
          <w:rFonts w:ascii="Arial" w:eastAsia="Times New Roman" w:hAnsi="Arial" w:cs="Arial"/>
          <w:color w:val="000000"/>
          <w:sz w:val="22"/>
          <w:szCs w:val="22"/>
          <w:shd w:val="clear" w:color="auto" w:fill="FFFFFF"/>
        </w:rPr>
        <w:t xml:space="preserve">; </w:t>
      </w:r>
      <w:ins w:id="4" w:author="Noura El Habbal" w:date="2021-05-12T02:48:00Z">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ins>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ins w:id="5" w:author="Noura El Habbal" w:date="2021-05-12T02:21:00Z">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6"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7"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8"/>
      <w:commentRangeStart w:id="9"/>
      <w:commentRangeStart w:id="10"/>
      <w:r w:rsidR="00790E70" w:rsidRPr="00EF5551">
        <w:rPr>
          <w:rFonts w:ascii="Arial" w:hAnsi="Arial" w:cs="Arial"/>
          <w:color w:val="000000" w:themeColor="text1"/>
          <w:sz w:val="22"/>
          <w:szCs w:val="22"/>
        </w:rPr>
        <w:t>were</w:t>
      </w:r>
      <w:commentRangeEnd w:id="8"/>
      <w:r w:rsidR="00400197">
        <w:rPr>
          <w:rStyle w:val="CommentReference"/>
        </w:rPr>
        <w:commentReference w:id="8"/>
      </w:r>
      <w:commentRangeEnd w:id="9"/>
      <w:r w:rsidR="00B1384A">
        <w:rPr>
          <w:rStyle w:val="CommentReference"/>
        </w:rPr>
        <w:commentReference w:id="9"/>
      </w:r>
      <w:commentRangeEnd w:id="10"/>
      <w:r w:rsidR="00145D97">
        <w:rPr>
          <w:rStyle w:val="CommentReference"/>
        </w:rPr>
        <w:commentReference w:id="10"/>
      </w:r>
      <w:r w:rsidR="00790E70" w:rsidRPr="00EF5551">
        <w:rPr>
          <w:rFonts w:ascii="Arial" w:hAnsi="Arial" w:cs="Arial"/>
          <w:color w:val="000000" w:themeColor="text1"/>
          <w:sz w:val="22"/>
          <w:szCs w:val="22"/>
        </w:rPr>
        <w:t xml:space="preserve"> crossed with </w:t>
      </w:r>
      <w:commentRangeStart w:id="11"/>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commentRangeEnd w:id="11"/>
      <w:r w:rsidR="008E6568">
        <w:rPr>
          <w:rStyle w:val="CommentReference"/>
        </w:rPr>
        <w:commentReference w:id="11"/>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proofErr w:type="gram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proofErr w:type="gramEnd"/>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proofErr w:type="gramStart"/>
      <w:r w:rsidR="00790E70" w:rsidRPr="00EF5551">
        <w:rPr>
          <w:rFonts w:ascii="Arial" w:hAnsi="Arial" w:cs="Arial"/>
          <w:color w:val="000000" w:themeColor="text1"/>
          <w:sz w:val="22"/>
          <w:szCs w:val="22"/>
        </w:rPr>
        <w:t>fl;Tg</w:t>
      </w:r>
      <w:proofErr w:type="spellEnd"/>
      <w:proofErr w:type="gramEnd"/>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hich is expressed in all adipocyte lineages </w:t>
      </w:r>
      <w:commentRangeStart w:id="12"/>
      <w:commentRangeStart w:id="13"/>
      <w:commentRangeStart w:id="14"/>
      <w:commentRangeStart w:id="15"/>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16"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17"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18"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2"/>
      <w:r w:rsidR="006932B2">
        <w:rPr>
          <w:rStyle w:val="CommentReference"/>
        </w:rPr>
        <w:commentReference w:id="12"/>
      </w:r>
      <w:commentRangeEnd w:id="13"/>
      <w:r w:rsidR="00DE20BF">
        <w:rPr>
          <w:rStyle w:val="CommentReference"/>
        </w:rPr>
        <w:commentReference w:id="13"/>
      </w:r>
      <w:commentRangeEnd w:id="14"/>
      <w:r w:rsidR="00091318">
        <w:rPr>
          <w:rStyle w:val="CommentReference"/>
        </w:rPr>
        <w:commentReference w:id="14"/>
      </w:r>
      <w:commentRangeEnd w:id="15"/>
      <w:r w:rsidR="00091318">
        <w:rPr>
          <w:rStyle w:val="CommentReference"/>
        </w:rPr>
        <w:commentReference w:id="15"/>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w:t>
      </w:r>
      <w:r w:rsidR="00DE20BF">
        <w:rPr>
          <w:rFonts w:ascii="Arial" w:hAnsi="Arial" w:cs="Arial"/>
          <w:color w:val="000000" w:themeColor="text1"/>
          <w:sz w:val="22"/>
          <w:szCs w:val="22"/>
        </w:rPr>
        <w:lastRenderedPageBreak/>
        <w:t xml:space="preserve">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785932">
      <w:pPr>
        <w:rPr>
          <w:rFonts w:ascii="Arial" w:hAnsi="Arial" w:cs="Arial"/>
          <w:color w:val="000000" w:themeColor="text1"/>
          <w:sz w:val="22"/>
          <w:szCs w:val="22"/>
        </w:rPr>
      </w:pPr>
    </w:p>
    <w:p w14:paraId="06CD6E22" w14:textId="5D37463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295B326F" w:rsidR="00790E70" w:rsidRPr="00EF5551" w:rsidRDefault="00790E70" w:rsidP="008D7FC0">
      <w:pPr>
        <w:pStyle w:val="Heading2"/>
        <w:rPr>
          <w:rFonts w:eastAsia="MS PMincho"/>
        </w:rPr>
      </w:pPr>
      <w:r w:rsidRPr="00EF5551">
        <w:rPr>
          <w:rFonts w:eastAsia="MS PMincho"/>
        </w:rPr>
        <w:t xml:space="preserve">Body Composition </w:t>
      </w:r>
    </w:p>
    <w:p w14:paraId="153CEB8A" w14:textId="76F79998"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1BC82234" w:rsidR="00790E70" w:rsidRPr="008D7FC0" w:rsidRDefault="00790E70">
      <w:pPr>
        <w:pStyle w:val="Heading2"/>
      </w:pPr>
      <w:r w:rsidRPr="008D7FC0">
        <w:t>Sacrifice and Tissue Collection</w:t>
      </w:r>
    </w:p>
    <w:p w14:paraId="19630FD8" w14:textId="483CB2B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B06FDDA" w:rsidR="00790E70" w:rsidRPr="00EF5551" w:rsidRDefault="00790E70">
      <w:pPr>
        <w:pStyle w:val="Heading2"/>
      </w:pPr>
      <w:r w:rsidRPr="00EF5551">
        <w:t>Determining Milk Output Volume</w:t>
      </w:r>
    </w:p>
    <w:p w14:paraId="120A7A8E" w14:textId="27BEF65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7DCB03C7" w:rsidR="00790E70" w:rsidRPr="005B3319" w:rsidRDefault="00790E70">
      <w:pPr>
        <w:pStyle w:val="Heading2"/>
      </w:pPr>
      <w:r w:rsidRPr="005B3319">
        <w:t>Milk Composition</w:t>
      </w:r>
      <w:r w:rsidR="00CE0941">
        <w:t xml:space="preserve"> Assessment</w:t>
      </w:r>
    </w:p>
    <w:p w14:paraId="4DD8A2FE" w14:textId="0188C65C" w:rsidR="00FC4AA9" w:rsidRDefault="00790E70" w:rsidP="00CE0941">
      <w:pPr>
        <w:rPr>
          <w:ins w:id="19"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0"/>
      <w:commentRangeStart w:id="21"/>
      <w:r w:rsidRPr="00EF5551">
        <w:rPr>
          <w:rFonts w:ascii="Arial" w:hAnsi="Arial" w:cs="Arial"/>
          <w:color w:val="000000" w:themeColor="text1"/>
          <w:sz w:val="22"/>
          <w:szCs w:val="22"/>
        </w:rPr>
        <w:t>2U</w:t>
      </w:r>
      <w:commentRangeEnd w:id="20"/>
      <w:r w:rsidR="008D493D">
        <w:rPr>
          <w:rStyle w:val="CommentReference"/>
        </w:rPr>
        <w:commentReference w:id="20"/>
      </w:r>
      <w:commentRangeEnd w:id="21"/>
      <w:r w:rsidR="009629D6">
        <w:rPr>
          <w:rStyle w:val="CommentReference"/>
        </w:rPr>
        <w:commentReference w:id="21"/>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22"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23"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24"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25"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E0941">
      <w:pPr>
        <w:rPr>
          <w:ins w:id="26" w:author="Dave Bridges" w:date="2021-05-11T09:40:00Z"/>
          <w:rFonts w:ascii="Arial" w:hAnsi="Arial" w:cs="Arial"/>
          <w:color w:val="000000" w:themeColor="text1"/>
          <w:sz w:val="22"/>
          <w:szCs w:val="22"/>
        </w:rPr>
      </w:pPr>
    </w:p>
    <w:p w14:paraId="20E85C9E" w14:textId="1FD70A85" w:rsidR="00FC4AA9" w:rsidRDefault="00790E70" w:rsidP="00CE0941">
      <w:pPr>
        <w:rPr>
          <w:rFonts w:ascii="Arial" w:hAnsi="Arial" w:cs="Arial"/>
          <w:color w:val="000000" w:themeColor="text1"/>
          <w:sz w:val="22"/>
          <w:szCs w:val="22"/>
        </w:rPr>
      </w:pPr>
      <w:del w:id="27"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w:t>
      </w:r>
      <w:proofErr w:type="gramStart"/>
      <w:r w:rsidR="00FC4AA9">
        <w:rPr>
          <w:rFonts w:ascii="Arial" w:hAnsi="Arial" w:cs="Arial"/>
          <w:color w:val="000000" w:themeColor="text1"/>
          <w:sz w:val="22"/>
          <w:szCs w:val="22"/>
        </w:rPr>
        <w:t>Four fold</w:t>
      </w:r>
      <w:proofErr w:type="gramEnd"/>
      <w:r w:rsidR="00FC4AA9">
        <w:rPr>
          <w:rFonts w:ascii="Arial" w:hAnsi="Arial" w:cs="Arial"/>
          <w:color w:val="000000" w:themeColor="text1"/>
          <w:sz w:val="22"/>
          <w:szCs w:val="22"/>
        </w:rPr>
        <w:t xml:space="preserve"> d</w:t>
      </w:r>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E0941">
      <w:pPr>
        <w:rPr>
          <w:rFonts w:ascii="Arial" w:hAnsi="Arial" w:cs="Arial"/>
          <w:color w:val="000000" w:themeColor="text1"/>
          <w:sz w:val="22"/>
          <w:szCs w:val="22"/>
        </w:rPr>
      </w:pPr>
    </w:p>
    <w:p w14:paraId="3E09A4A8" w14:textId="32CAB4AE" w:rsidR="00790E70" w:rsidRPr="00EF5551" w:rsidRDefault="00CE0941" w:rsidP="009629D6">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E5FA428" w:rsidR="00790E70" w:rsidRPr="009629D6" w:rsidRDefault="00CE0941">
      <w:pPr>
        <w:pStyle w:val="Heading2"/>
      </w:pPr>
      <w:r w:rsidRPr="009629D6">
        <w:t>Transcriptomic Analyses</w:t>
      </w:r>
    </w:p>
    <w:p w14:paraId="1EC9EE64" w14:textId="12B4DC32" w:rsidR="00790E70" w:rsidRPr="00CE0941" w:rsidRDefault="00790E70" w:rsidP="00785932">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commentRangeStart w:id="28"/>
      <w:commentRangeStart w:id="29"/>
      <w:r w:rsidR="00A47D44" w:rsidRPr="009629D6">
        <w:rPr>
          <w:rFonts w:ascii="Arial" w:hAnsi="Arial" w:cs="Arial"/>
          <w:sz w:val="22"/>
          <w:szCs w:val="22"/>
        </w:rPr>
        <w:t>platform</w:t>
      </w:r>
      <w:commentRangeEnd w:id="28"/>
      <w:r w:rsidR="000300D1" w:rsidRPr="009629D6">
        <w:rPr>
          <w:rStyle w:val="CommentReference"/>
          <w:sz w:val="22"/>
          <w:szCs w:val="22"/>
        </w:rPr>
        <w:commentReference w:id="28"/>
      </w:r>
      <w:commentRangeEnd w:id="29"/>
      <w:r w:rsidR="004C6AE5">
        <w:rPr>
          <w:rStyle w:val="CommentReference"/>
        </w:rPr>
        <w:commentReference w:id="29"/>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w:t>
      </w:r>
      <w:r w:rsidR="00A47D44" w:rsidRPr="009629D6">
        <w:rPr>
          <w:rFonts w:ascii="Arial" w:hAnsi="Arial" w:cs="Arial"/>
          <w:sz w:val="22"/>
          <w:szCs w:val="22"/>
        </w:rPr>
        <w:lastRenderedPageBreak/>
        <w:t xml:space="preserve">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30"/>
      <w:r w:rsidR="00A47D44" w:rsidRPr="009629D6">
        <w:rPr>
          <w:rFonts w:ascii="Arial" w:hAnsi="Arial" w:cs="Arial"/>
          <w:sz w:val="22"/>
          <w:szCs w:val="22"/>
        </w:rPr>
        <w:t>XXXX</w:t>
      </w:r>
      <w:commentRangeEnd w:id="30"/>
      <w:r w:rsidR="00A47D44" w:rsidRPr="009629D6">
        <w:rPr>
          <w:rStyle w:val="CommentReference"/>
          <w:sz w:val="22"/>
          <w:szCs w:val="22"/>
        </w:rPr>
        <w:commentReference w:id="30"/>
      </w:r>
    </w:p>
    <w:p w14:paraId="3EC34251" w14:textId="63D3E38F" w:rsidR="00F06841" w:rsidRDefault="00F06841" w:rsidP="00785932">
      <w:pPr>
        <w:rPr>
          <w:rFonts w:ascii="Arial" w:hAnsi="Arial" w:cs="Arial"/>
          <w:color w:val="000000" w:themeColor="text1"/>
          <w:sz w:val="22"/>
          <w:szCs w:val="22"/>
        </w:rPr>
      </w:pPr>
    </w:p>
    <w:p w14:paraId="64264347" w14:textId="5C4E5DA9" w:rsidR="009D5728" w:rsidRDefault="009D5728" w:rsidP="009629D6">
      <w:pPr>
        <w:pStyle w:val="Heading2"/>
      </w:pPr>
      <w:r>
        <w:t xml:space="preserve">Mammary Gland </w:t>
      </w:r>
      <w:r w:rsidR="00CE0941">
        <w:t xml:space="preserve">Histology and </w:t>
      </w:r>
      <w:r>
        <w:t xml:space="preserve">Adipocyte </w:t>
      </w:r>
      <w:r w:rsidR="00CE0941">
        <w:t xml:space="preserve">Assessment </w:t>
      </w:r>
    </w:p>
    <w:p w14:paraId="5F7A3C63" w14:textId="4A87CB91" w:rsidR="009D5728" w:rsidRPr="009D5728" w:rsidRDefault="00CE0941" w:rsidP="009D5728">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31"/>
      <w:ins w:id="32" w:author="Dave Bridges" w:date="2021-05-11T09:29:00Z">
        <w:r>
          <w:rPr>
            <w:rFonts w:ascii="Arial" w:eastAsia="Times New Roman" w:hAnsi="Arial" w:cs="Arial"/>
            <w:color w:val="000000"/>
            <w:sz w:val="22"/>
            <w:szCs w:val="22"/>
          </w:rPr>
          <w:t>Plugin</w:t>
        </w:r>
        <w:commentRangeEnd w:id="31"/>
        <w:r>
          <w:rPr>
            <w:rStyle w:val="CommentReference"/>
          </w:rPr>
          <w:commentReference w:id="31"/>
        </w:r>
      </w:ins>
      <w:r w:rsidR="009D5728" w:rsidRPr="009D5728">
        <w:rPr>
          <w:rFonts w:ascii="Arial" w:eastAsia="Times New Roman" w:hAnsi="Arial" w:cs="Arial"/>
          <w:color w:val="000000"/>
          <w:sz w:val="22"/>
          <w:szCs w:val="22"/>
        </w:rPr>
        <w:t xml:space="preserve">.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33"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34" w:author="Dave Bridges" w:date="2021-05-11T09:30:00Z">
        <w:del w:id="35"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36"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37"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38"/>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t>
      </w:r>
      <w:commentRangeEnd w:id="38"/>
      <w:r>
        <w:rPr>
          <w:rStyle w:val="CommentReference"/>
        </w:rPr>
        <w:commentReference w:id="38"/>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39"/>
      <w:commentRangeStart w:id="40"/>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39"/>
      <w:r w:rsidR="009C1150">
        <w:rPr>
          <w:rStyle w:val="CommentReference"/>
        </w:rPr>
        <w:commentReference w:id="39"/>
      </w:r>
      <w:commentRangeEnd w:id="40"/>
      <w:r w:rsidR="004C6AE5">
        <w:rPr>
          <w:rStyle w:val="CommentReference"/>
        </w:rPr>
        <w:commentReference w:id="40"/>
      </w:r>
      <w:r w:rsidR="009D5728" w:rsidRPr="009D5728">
        <w:rPr>
          <w:rFonts w:ascii="Arial" w:eastAsia="Times New Roman" w:hAnsi="Arial" w:cs="Arial"/>
          <w:color w:val="000000"/>
          <w:sz w:val="22"/>
          <w:szCs w:val="22"/>
        </w:rPr>
        <w:t>using the</w:t>
      </w:r>
      <w:del w:id="41"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785932">
      <w:pPr>
        <w:rPr>
          <w:rFonts w:ascii="Arial" w:hAnsi="Arial" w:cs="Arial"/>
          <w:color w:val="000000" w:themeColor="text1"/>
          <w:sz w:val="22"/>
          <w:szCs w:val="22"/>
        </w:rPr>
      </w:pPr>
    </w:p>
    <w:p w14:paraId="0AFC4151" w14:textId="5D81BE65" w:rsidR="00790E70" w:rsidRPr="009C1150" w:rsidRDefault="00790E70">
      <w:pPr>
        <w:pStyle w:val="Heading2"/>
      </w:pPr>
      <w:r w:rsidRPr="009C1150">
        <w:t>Statistical Analys</w:t>
      </w:r>
      <w:r w:rsidR="00A25BC4" w:rsidRPr="009C1150">
        <w:t>e</w:t>
      </w:r>
      <w:r w:rsidRPr="009C1150">
        <w:t>s</w:t>
      </w:r>
    </w:p>
    <w:p w14:paraId="150991C8" w14:textId="3A884908" w:rsidR="008B3CA4" w:rsidRPr="009C1150" w:rsidRDefault="00A25BC4" w:rsidP="00524698">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2"/>
      <w:commentRangeStart w:id="43"/>
      <w:commentRangeStart w:id="44"/>
      <w:r w:rsidR="00D93ACB" w:rsidRPr="00D93ACB">
        <w:rPr>
          <w:rFonts w:ascii="Arial" w:hAnsi="Arial" w:cs="Arial"/>
          <w:color w:val="000000" w:themeColor="text1"/>
          <w:sz w:val="22"/>
          <w:szCs w:val="22"/>
        </w:rPr>
        <w:t>0</w:t>
      </w:r>
      <w:commentRangeEnd w:id="42"/>
      <w:r>
        <w:rPr>
          <w:rStyle w:val="CommentReference"/>
          <w:rFonts w:asciiTheme="minorHAnsi" w:eastAsiaTheme="minorHAnsi" w:hAnsiTheme="minorHAnsi" w:cstheme="minorBidi"/>
        </w:rPr>
        <w:commentReference w:id="42"/>
      </w:r>
      <w:commentRangeEnd w:id="43"/>
      <w:r w:rsidR="009C1150">
        <w:rPr>
          <w:rStyle w:val="CommentReference"/>
          <w:rFonts w:asciiTheme="minorHAnsi" w:eastAsiaTheme="minorHAnsi" w:hAnsiTheme="minorHAnsi" w:cstheme="minorBidi"/>
        </w:rPr>
        <w:commentReference w:id="43"/>
      </w:r>
      <w:commentRangeEnd w:id="44"/>
      <w:r w:rsidR="004C6AE5">
        <w:rPr>
          <w:rStyle w:val="CommentReference"/>
          <w:rFonts w:asciiTheme="minorHAnsi" w:eastAsiaTheme="minorHAnsi" w:hAnsiTheme="minorHAnsi" w:cstheme="minorBidi"/>
        </w:rPr>
        <w:commentReference w:id="44"/>
      </w:r>
      <w:ins w:id="45" w:author="Noura El Habbal" w:date="2021-05-12T03:13:00Z">
        <w:r w:rsidR="009C1150">
          <w:rPr>
            <w:rFonts w:ascii="Arial" w:hAnsi="Arial" w:cs="Arial"/>
            <w:color w:val="000000" w:themeColor="text1"/>
            <w:sz w:val="22"/>
            <w:szCs w:val="22"/>
          </w:rPr>
          <w:t xml:space="preserve"> (</w:t>
        </w:r>
      </w:ins>
      <w:ins w:id="46"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r w:rsidR="00D93ACB" w:rsidRPr="00D93ACB">
        <w:rPr>
          <w:rFonts w:ascii="Arial" w:hAnsi="Arial" w:cs="Arial"/>
          <w:color w:val="000000" w:themeColor="text1"/>
          <w:sz w:val="22"/>
          <w:szCs w:val="22"/>
        </w:rPr>
        <w:t>. 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47" w:author="Noura El Habbal" w:date="2021-05-12T03:12:00Z">
        <w:r w:rsidR="009C1150">
          <w:rPr>
            <w:rFonts w:ascii="Arial" w:hAnsi="Arial" w:cs="Arial"/>
            <w:color w:val="000000" w:themeColor="text1"/>
            <w:sz w:val="22"/>
            <w:szCs w:val="22"/>
          </w:rPr>
          <w:t xml:space="preserve"> </w:t>
        </w:r>
      </w:ins>
      <w:ins w:id="48" w:author="Noura El Habbal" w:date="2021-05-12T03:24:00Z">
        <w:r w:rsidR="00DD6D83">
          <w:rPr>
            <w:rFonts w:ascii="Arial" w:hAnsi="Arial" w:cs="Arial"/>
            <w:color w:val="000000" w:themeColor="text1"/>
            <w:sz w:val="22"/>
            <w:szCs w:val="22"/>
          </w:rPr>
          <w:t>1.1-26</w:t>
        </w:r>
      </w:ins>
      <w:ins w:id="49" w:author="Noura El Habbal" w:date="2021-05-12T03:17:00Z">
        <w:r w:rsidR="00DD6D83">
          <w:rPr>
            <w:rFonts w:ascii="Arial" w:hAnsi="Arial" w:cs="Arial"/>
            <w:b/>
            <w:bCs/>
            <w:color w:val="000000" w:themeColor="text1"/>
            <w:sz w:val="22"/>
            <w:szCs w:val="22"/>
          </w:rPr>
          <w:t xml:space="preserve"> </w:t>
        </w:r>
      </w:ins>
      <w:ins w:id="50"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51"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52"/>
      <w:commentRangeStart w:id="53"/>
      <w:commentRangeStart w:id="54"/>
      <w:r>
        <w:rPr>
          <w:rFonts w:ascii="Arial" w:hAnsi="Arial" w:cs="Arial"/>
          <w:color w:val="000000" w:themeColor="text1"/>
          <w:sz w:val="22"/>
          <w:szCs w:val="22"/>
        </w:rPr>
        <w:t>XXX</w:t>
      </w:r>
      <w:commentRangeEnd w:id="52"/>
      <w:r>
        <w:rPr>
          <w:rStyle w:val="CommentReference"/>
          <w:rFonts w:asciiTheme="minorHAnsi" w:eastAsiaTheme="minorHAnsi" w:hAnsiTheme="minorHAnsi" w:cstheme="minorBidi"/>
        </w:rPr>
        <w:commentReference w:id="52"/>
      </w:r>
      <w:commentRangeEnd w:id="53"/>
      <w:r w:rsidR="00DD6D83">
        <w:rPr>
          <w:rStyle w:val="CommentReference"/>
          <w:rFonts w:asciiTheme="minorHAnsi" w:eastAsiaTheme="minorHAnsi" w:hAnsiTheme="minorHAnsi" w:cstheme="minorBidi"/>
        </w:rPr>
        <w:commentReference w:id="53"/>
      </w:r>
      <w:commentRangeEnd w:id="54"/>
      <w:r w:rsidR="004C6AE5">
        <w:rPr>
          <w:rStyle w:val="CommentReference"/>
          <w:rFonts w:asciiTheme="minorHAnsi" w:eastAsiaTheme="minorHAnsi" w:hAnsiTheme="minorHAnsi" w:cstheme="minorBidi"/>
        </w:rPr>
        <w:commentReference w:id="54"/>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55"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A21486">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616FF0">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616FF0"/>
    <w:p w14:paraId="5085F208" w14:textId="07482E6E" w:rsidR="008B3CA4" w:rsidRPr="000E1113" w:rsidRDefault="008B3CA4">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w:t>
      </w:r>
      <w:r w:rsidRPr="00EF5551">
        <w:rPr>
          <w:rFonts w:ascii="Arial" w:hAnsi="Arial" w:cs="Arial"/>
          <w:color w:val="000000" w:themeColor="text1"/>
          <w:sz w:val="22"/>
          <w:szCs w:val="22"/>
        </w:rPr>
        <w:lastRenderedPageBreak/>
        <w:t xml:space="preserve">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785932">
      <w:pPr>
        <w:rPr>
          <w:rFonts w:ascii="Arial" w:hAnsi="Arial" w:cs="Arial"/>
          <w:color w:val="000000" w:themeColor="text1"/>
          <w:sz w:val="22"/>
          <w:szCs w:val="22"/>
        </w:rPr>
      </w:pPr>
    </w:p>
    <w:p w14:paraId="2759A34F" w14:textId="25BA0AEC" w:rsidR="0031147B" w:rsidRPr="000E1113" w:rsidRDefault="00B47D3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8521C3">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1192D07C" w14:textId="77777777" w:rsidR="00CE50B2" w:rsidRDefault="00CE50B2" w:rsidP="0085513B">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w:t>
      </w:r>
      <w:r>
        <w:rPr>
          <w:rFonts w:ascii="Arial" w:hAnsi="Arial" w:cs="Arial"/>
          <w:color w:val="000000" w:themeColor="text1"/>
          <w:sz w:val="22"/>
          <w:szCs w:val="22"/>
        </w:rPr>
        <w:t xml:space="preserve">as a fraction </w:t>
      </w:r>
      <w:r>
        <w:rPr>
          <w:rFonts w:ascii="Arial" w:hAnsi="Arial" w:cs="Arial"/>
          <w:color w:val="000000" w:themeColor="text1"/>
          <w:sz w:val="22"/>
          <w:szCs w:val="22"/>
        </w:rPr>
        <w:t xml:space="preserve">of the total mammary gland and found </w:t>
      </w:r>
      <w:r>
        <w:rPr>
          <w:rFonts w:ascii="Arial" w:hAnsi="Arial" w:cs="Arial"/>
          <w:color w:val="000000" w:themeColor="text1"/>
          <w:sz w:val="22"/>
          <w:szCs w:val="22"/>
        </w:rPr>
        <w:t xml:space="preserve">that in the </w:t>
      </w: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w:t>
      </w:r>
      <w:r>
        <w:rPr>
          <w:rFonts w:ascii="Arial" w:hAnsi="Arial" w:cs="Arial"/>
          <w:color w:val="000000" w:themeColor="text1"/>
          <w:sz w:val="22"/>
          <w:szCs w:val="22"/>
        </w:rPr>
        <w:t>, adipocytes</w:t>
      </w:r>
      <w:r>
        <w:rPr>
          <w:rFonts w:ascii="Arial" w:hAnsi="Arial" w:cs="Arial"/>
          <w:color w:val="000000" w:themeColor="text1"/>
          <w:sz w:val="22"/>
          <w:szCs w:val="22"/>
        </w:rPr>
        <w:t xml:space="preserve"> occup</w:t>
      </w:r>
      <w:r>
        <w:rPr>
          <w:rFonts w:ascii="Arial" w:hAnsi="Arial" w:cs="Arial"/>
          <w:color w:val="000000" w:themeColor="text1"/>
          <w:sz w:val="22"/>
          <w:szCs w:val="22"/>
        </w:rPr>
        <w:t>ied</w:t>
      </w:r>
      <w:r>
        <w:rPr>
          <w:rFonts w:ascii="Arial" w:hAnsi="Arial" w:cs="Arial"/>
          <w:color w:val="000000" w:themeColor="text1"/>
          <w:sz w:val="22"/>
          <w:szCs w:val="22"/>
        </w:rPr>
        <w:t xml:space="preserve"> nearly </w:t>
      </w:r>
      <w:r>
        <w:rPr>
          <w:rFonts w:ascii="Arial" w:hAnsi="Arial" w:cs="Arial"/>
          <w:color w:val="000000" w:themeColor="text1"/>
          <w:sz w:val="22"/>
          <w:szCs w:val="22"/>
        </w:rPr>
        <w:t>twice</w:t>
      </w:r>
      <w:r>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Pr>
          <w:rFonts w:ascii="Arial" w:hAnsi="Arial" w:cs="Arial"/>
          <w:color w:val="000000" w:themeColor="text1"/>
          <w:sz w:val="22"/>
          <w:szCs w:val="22"/>
        </w:rPr>
        <w:t>area than the WT mammary adipocytes (Figure 2</w:t>
      </w:r>
      <w:r>
        <w:rPr>
          <w:rFonts w:ascii="Arial" w:hAnsi="Arial" w:cs="Arial"/>
          <w:color w:val="000000" w:themeColor="text1"/>
          <w:sz w:val="22"/>
          <w:szCs w:val="22"/>
        </w:rPr>
        <w:t>C</w:t>
      </w:r>
      <w:r>
        <w:rPr>
          <w:rFonts w:ascii="Arial" w:hAnsi="Arial" w:cs="Arial"/>
          <w:color w:val="000000" w:themeColor="text1"/>
          <w:sz w:val="22"/>
          <w:szCs w:val="22"/>
        </w:rPr>
        <w:t xml:space="preserve">, p=0.051). </w:t>
      </w:r>
    </w:p>
    <w:p w14:paraId="7C1166AE" w14:textId="77777777" w:rsidR="00CE50B2" w:rsidRDefault="00CE50B2" w:rsidP="0085513B">
      <w:pPr>
        <w:rPr>
          <w:rFonts w:ascii="Arial" w:hAnsi="Arial" w:cs="Arial"/>
          <w:color w:val="000000" w:themeColor="text1"/>
          <w:sz w:val="22"/>
          <w:szCs w:val="22"/>
        </w:rPr>
      </w:pPr>
    </w:p>
    <w:p w14:paraId="7EB5063F" w14:textId="4854E63C" w:rsidR="00264FA5" w:rsidRDefault="00CE50B2" w:rsidP="0085513B">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8E565FC" w14:textId="77777777" w:rsidR="00C363CC" w:rsidRDefault="00C363CC" w:rsidP="00785932">
      <w:pPr>
        <w:pStyle w:val="Heading2"/>
        <w:rPr>
          <w:rFonts w:ascii="Arial" w:hAnsi="Arial" w:cs="Arial"/>
          <w:b/>
          <w:color w:val="000000" w:themeColor="text1"/>
          <w:sz w:val="22"/>
          <w:szCs w:val="22"/>
        </w:rPr>
      </w:pPr>
    </w:p>
    <w:p w14:paraId="2D337BF1" w14:textId="2D32BA24" w:rsidR="008B3CA4" w:rsidRPr="000E1113" w:rsidRDefault="008B3CA4">
      <w:pPr>
        <w:pStyle w:val="Heading2"/>
      </w:pPr>
      <w:r w:rsidRPr="000E1113">
        <w:t>Pup</w:t>
      </w:r>
      <w:r w:rsidR="00AD6BBC" w:rsidRPr="000E1113">
        <w:t>s Born to Adipocyte Tsc1 Dams are Heavier During Peak Lactation</w:t>
      </w:r>
    </w:p>
    <w:p w14:paraId="724C57EC" w14:textId="1B9F08C9"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8E9833C" w14:textId="5A53AAA8" w:rsidR="00A21486"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4F164E41"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785932">
      <w:pPr>
        <w:rPr>
          <w:rFonts w:ascii="Arial" w:hAnsi="Arial" w:cs="Arial"/>
          <w:color w:val="000000" w:themeColor="text1"/>
          <w:sz w:val="22"/>
          <w:szCs w:val="22"/>
        </w:rPr>
      </w:pPr>
    </w:p>
    <w:p w14:paraId="71F3A718" w14:textId="49BCF3BF" w:rsidR="008B3CA4" w:rsidRPr="000E1113" w:rsidRDefault="00AD6BBC">
      <w:pPr>
        <w:pStyle w:val="Heading2"/>
      </w:pPr>
      <w:r w:rsidRPr="000E1113">
        <w:lastRenderedPageBreak/>
        <w:t xml:space="preserve">Adipocyte Tsc1 Dams Produce Similar Volumes of Milk, but Higher </w:t>
      </w:r>
      <w:r w:rsidR="004D16AC" w:rsidRPr="000E1113">
        <w:t xml:space="preserve">Milk </w:t>
      </w:r>
      <w:r w:rsidRPr="000E1113">
        <w:t>Fat</w:t>
      </w:r>
      <w:r w:rsidR="00D25C77" w:rsidRPr="000E1113">
        <w:t xml:space="preserve"> Percentage</w:t>
      </w:r>
    </w:p>
    <w:p w14:paraId="21556A6F" w14:textId="1F3F29BD"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92C1B">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B92C1B">
        <w:rPr>
          <w:rFonts w:ascii="Arial" w:hAnsi="Arial" w:cs="Arial"/>
          <w:color w:val="000000" w:themeColor="text1"/>
          <w:sz w:val="22"/>
          <w:szCs w:val="22"/>
        </w:rPr>
        <w:t>4</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44A3C2A5" w:rsidR="0031147B" w:rsidRPr="000E1113" w:rsidRDefault="00E47310">
      <w:pPr>
        <w:pStyle w:val="Heading2"/>
      </w:pPr>
      <w:r w:rsidRPr="000E1113">
        <w:t xml:space="preserve">Adipocyte Tsc1 Knockout Alters </w:t>
      </w:r>
      <w:r w:rsidR="00A21486">
        <w:t xml:space="preserve">Milk </w:t>
      </w:r>
      <w:r w:rsidRPr="000E1113">
        <w:t>Fatty Acid Composition</w:t>
      </w:r>
    </w:p>
    <w:p w14:paraId="65BDAF3F" w14:textId="2872DC3D" w:rsidR="00713921"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B92C1B">
        <w:rPr>
          <w:rFonts w:ascii="Arial" w:hAnsi="Arial" w:cs="Arial"/>
          <w:color w:val="000000" w:themeColor="text1"/>
          <w:sz w:val="22"/>
          <w:szCs w:val="22"/>
        </w:rPr>
        <w:t>5</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4950B168" w14:textId="72DB9EEA"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w:t>
      </w:r>
      <w:proofErr w:type="gramStart"/>
      <w:r w:rsidR="00F66797" w:rsidRPr="00D66383">
        <w:rPr>
          <w:rFonts w:ascii="Arial" w:hAnsi="Arial" w:cs="Arial"/>
          <w:color w:val="000000" w:themeColor="text1"/>
          <w:sz w:val="22"/>
          <w:szCs w:val="22"/>
        </w:rPr>
        <w:t xml:space="preserve">3 </w:t>
      </w:r>
      <w:r w:rsidRPr="00D66383">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w:t>
      </w:r>
      <w:proofErr w:type="gramEnd"/>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704322" w:rsidRPr="00D66383">
        <w:rPr>
          <w:rFonts w:ascii="Arial" w:hAnsi="Arial" w:cs="Arial"/>
          <w:color w:val="000000" w:themeColor="text1"/>
          <w:sz w:val="22"/>
          <w:szCs w:val="22"/>
        </w:rPr>
        <w:t>E</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C95521" w:rsidRPr="00D66383">
        <w:rPr>
          <w:rFonts w:ascii="Arial" w:hAnsi="Arial" w:cs="Arial"/>
          <w:color w:val="000000" w:themeColor="text1"/>
          <w:sz w:val="22"/>
          <w:szCs w:val="22"/>
        </w:rPr>
        <w:t xml:space="preserve">mostly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F</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B92C1B">
        <w:rPr>
          <w:rFonts w:ascii="Arial" w:hAnsi="Arial" w:cs="Arial"/>
          <w:color w:val="000000" w:themeColor="text1"/>
          <w:sz w:val="22"/>
          <w:szCs w:val="22"/>
        </w:rPr>
        <w:t>5</w:t>
      </w:r>
      <w:r w:rsidR="006711E2" w:rsidRPr="00D66383">
        <w:rPr>
          <w:rFonts w:ascii="Arial" w:hAnsi="Arial" w:cs="Arial"/>
          <w:color w:val="000000" w:themeColor="text1"/>
          <w:sz w:val="22"/>
          <w:szCs w:val="22"/>
        </w:rPr>
        <w:t>G</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785932">
      <w:pPr>
        <w:rPr>
          <w:rFonts w:ascii="Arial" w:hAnsi="Arial" w:cs="Arial"/>
          <w:color w:val="000000" w:themeColor="text1"/>
          <w:sz w:val="22"/>
          <w:szCs w:val="22"/>
        </w:rPr>
      </w:pPr>
    </w:p>
    <w:p w14:paraId="0F6873D7" w14:textId="4C33DCD3" w:rsidR="00383D4B" w:rsidRPr="000E1113" w:rsidRDefault="00383D4B">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7915871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B92C1B">
        <w:rPr>
          <w:rFonts w:ascii="Arial" w:hAnsi="Arial" w:cs="Arial"/>
          <w:sz w:val="22"/>
        </w:rPr>
        <w:t>6</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B92C1B">
        <w:rPr>
          <w:rFonts w:ascii="Arial" w:hAnsi="Arial" w:cs="Arial"/>
          <w:sz w:val="22"/>
        </w:rPr>
        <w:t>6</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B92C1B">
        <w:rPr>
          <w:rFonts w:ascii="Arial" w:hAnsi="Arial" w:cs="Arial"/>
          <w:sz w:val="22"/>
        </w:rPr>
        <w:t>6</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0BEC5A55" w:rsidR="00C2784E" w:rsidRPr="008C177E" w:rsidRDefault="00601245" w:rsidP="00785932">
      <w:pPr>
        <w:rPr>
          <w:rFonts w:ascii="Arial" w:hAnsi="Arial" w:cs="Arial"/>
          <w:sz w:val="22"/>
        </w:rPr>
      </w:pPr>
      <w:r>
        <w:rPr>
          <w:rFonts w:ascii="Arial" w:hAnsi="Arial" w:cs="Arial"/>
          <w:sz w:val="22"/>
        </w:rPr>
        <w:lastRenderedPageBreak/>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56"/>
      <w:commentRangeStart w:id="57"/>
      <w:r w:rsidR="00487AC0">
        <w:rPr>
          <w:rFonts w:ascii="Arial" w:hAnsi="Arial" w:cs="Arial"/>
          <w:sz w:val="22"/>
        </w:rPr>
        <w:t xml:space="preserve">Table </w:t>
      </w:r>
      <w:r w:rsidR="004A336B">
        <w:rPr>
          <w:rFonts w:ascii="Arial" w:hAnsi="Arial" w:cs="Arial"/>
          <w:sz w:val="22"/>
        </w:rPr>
        <w:t>3</w:t>
      </w:r>
      <w:commentRangeEnd w:id="56"/>
      <w:r w:rsidR="006E1624">
        <w:rPr>
          <w:rStyle w:val="CommentReference"/>
        </w:rPr>
        <w:commentReference w:id="56"/>
      </w:r>
      <w:commentRangeEnd w:id="57"/>
      <w:r w:rsidR="006711E2">
        <w:rPr>
          <w:rStyle w:val="CommentReference"/>
        </w:rPr>
        <w:commentReference w:id="57"/>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58"/>
      <w:commentRangeStart w:id="59"/>
      <w:r w:rsidR="00C36D7B">
        <w:rPr>
          <w:rFonts w:ascii="Arial" w:hAnsi="Arial" w:cs="Arial"/>
          <w:sz w:val="22"/>
        </w:rPr>
        <w:t>function</w:t>
      </w:r>
      <w:commentRangeEnd w:id="58"/>
      <w:r w:rsidR="003A5362">
        <w:rPr>
          <w:rStyle w:val="CommentReference"/>
        </w:rPr>
        <w:commentReference w:id="58"/>
      </w:r>
      <w:commentRangeEnd w:id="59"/>
      <w:r w:rsidR="00D41270">
        <w:rPr>
          <w:rStyle w:val="CommentReference"/>
        </w:rPr>
        <w:commentReference w:id="59"/>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60"/>
      <w:r w:rsidR="00CB042A">
        <w:rPr>
          <w:rFonts w:ascii="Arial" w:hAnsi="Arial" w:cs="Arial"/>
          <w:sz w:val="22"/>
        </w:rPr>
        <w:t>20-</w:t>
      </w:r>
      <w:r w:rsidR="002E3892">
        <w:rPr>
          <w:rFonts w:ascii="Arial" w:hAnsi="Arial" w:cs="Arial"/>
          <w:sz w:val="22"/>
        </w:rPr>
        <w:t>92</w:t>
      </w:r>
      <w:commentRangeEnd w:id="60"/>
      <w:r w:rsidR="006E1624">
        <w:rPr>
          <w:rStyle w:val="CommentReference"/>
        </w:rPr>
        <w:commentReference w:id="60"/>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0E1113">
      <w:pPr>
        <w:pStyle w:val="Heading1"/>
        <w:rPr>
          <w:rFonts w:eastAsia="MS PMincho"/>
        </w:rPr>
      </w:pPr>
      <w:r w:rsidRPr="00EF5551">
        <w:rPr>
          <w:rFonts w:eastAsia="MS PMincho"/>
        </w:rPr>
        <w:t>Discussion</w:t>
      </w:r>
    </w:p>
    <w:p w14:paraId="1E2E2BD3" w14:textId="3F4D3E12"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61"/>
      <w:commentRangeStart w:id="62"/>
      <w:r w:rsidR="00406B32">
        <w:rPr>
          <w:rFonts w:ascii="Arial" w:hAnsi="Arial" w:cs="Arial"/>
          <w:color w:val="000000" w:themeColor="text1"/>
          <w:sz w:val="22"/>
          <w:szCs w:val="22"/>
        </w:rPr>
        <w:t xml:space="preserve">peripheral </w:t>
      </w:r>
      <w:commentRangeEnd w:id="61"/>
      <w:r w:rsidR="00406B32">
        <w:rPr>
          <w:rStyle w:val="CommentReference"/>
        </w:rPr>
        <w:commentReference w:id="61"/>
      </w:r>
      <w:commentRangeEnd w:id="62"/>
      <w:r w:rsidR="006203F4">
        <w:rPr>
          <w:rStyle w:val="CommentReference"/>
        </w:rPr>
        <w:commentReference w:id="62"/>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63"/>
      <w:commentRangeStart w:id="64"/>
      <w:r w:rsidR="00406B32">
        <w:rPr>
          <w:rFonts w:ascii="Arial" w:hAnsi="Arial" w:cs="Arial"/>
          <w:color w:val="000000" w:themeColor="text1"/>
          <w:sz w:val="22"/>
          <w:szCs w:val="22"/>
        </w:rPr>
        <w:t>depots</w:t>
      </w:r>
      <w:commentRangeEnd w:id="63"/>
      <w:r w:rsidR="00406B32">
        <w:rPr>
          <w:rStyle w:val="CommentReference"/>
        </w:rPr>
        <w:commentReference w:id="63"/>
      </w:r>
      <w:commentRangeEnd w:id="64"/>
      <w:r w:rsidR="00D31EEA">
        <w:rPr>
          <w:rFonts w:ascii="Arial" w:hAnsi="Arial" w:cs="Arial"/>
          <w:color w:val="000000" w:themeColor="text1"/>
          <w:sz w:val="22"/>
          <w:szCs w:val="22"/>
        </w:rPr>
        <w:t xml:space="preserve"> </w:t>
      </w:r>
      <w:r w:rsidR="00720D39">
        <w:rPr>
          <w:rStyle w:val="CommentReference"/>
        </w:rPr>
        <w:commentReference w:id="64"/>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22771FEB"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65"/>
      <w:commentRangeStart w:id="66"/>
      <w:r>
        <w:rPr>
          <w:rFonts w:ascii="Arial" w:hAnsi="Arial" w:cs="Arial"/>
          <w:color w:val="000000" w:themeColor="text1"/>
          <w:sz w:val="22"/>
          <w:szCs w:val="22"/>
        </w:rPr>
        <w:t>mice</w:t>
      </w:r>
      <w:commentRangeEnd w:id="65"/>
      <w:r w:rsidR="00012F03">
        <w:rPr>
          <w:rStyle w:val="CommentReference"/>
        </w:rPr>
        <w:commentReference w:id="65"/>
      </w:r>
      <w:commentRangeEnd w:id="66"/>
      <w:r w:rsidR="00AC5010">
        <w:rPr>
          <w:rStyle w:val="CommentReference"/>
        </w:rPr>
        <w:commentReference w:id="66"/>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67"/>
      <w:r w:rsidR="00DB1ACA">
        <w:rPr>
          <w:rFonts w:ascii="Arial" w:hAnsi="Arial" w:cs="Arial"/>
          <w:color w:val="000000" w:themeColor="text1"/>
          <w:sz w:val="22"/>
          <w:szCs w:val="22"/>
        </w:rPr>
        <w:t xml:space="preserve">palmitate esterification </w:t>
      </w:r>
      <w:commentRangeEnd w:id="67"/>
      <w:r w:rsidR="00563308">
        <w:rPr>
          <w:rStyle w:val="CommentReference"/>
        </w:rPr>
        <w:commentReference w:id="67"/>
      </w:r>
      <w:r w:rsidR="00DB1ACA">
        <w:rPr>
          <w:rFonts w:ascii="Arial" w:hAnsi="Arial" w:cs="Arial"/>
          <w:color w:val="000000" w:themeColor="text1"/>
          <w:sz w:val="22"/>
          <w:szCs w:val="22"/>
        </w:rPr>
        <w:t xml:space="preserve">in inguinal adipose </w:t>
      </w:r>
      <w:commentRangeStart w:id="68"/>
      <w:commentRangeStart w:id="69"/>
      <w:r w:rsidR="00DB1ACA">
        <w:rPr>
          <w:rFonts w:ascii="Arial" w:hAnsi="Arial" w:cs="Arial"/>
          <w:color w:val="000000" w:themeColor="text1"/>
          <w:sz w:val="22"/>
          <w:szCs w:val="22"/>
        </w:rPr>
        <w:t>tissue</w:t>
      </w:r>
      <w:commentRangeEnd w:id="68"/>
      <w:r w:rsidR="00DB1ACA">
        <w:rPr>
          <w:rStyle w:val="CommentReference"/>
        </w:rPr>
        <w:commentReference w:id="68"/>
      </w:r>
      <w:commentRangeEnd w:id="69"/>
      <w:r w:rsidR="00563308">
        <w:rPr>
          <w:rStyle w:val="CommentReference"/>
        </w:rPr>
        <w:commentReference w:id="69"/>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71"/>
      <w:r w:rsidR="00DB1ACA">
        <w:rPr>
          <w:rFonts w:ascii="Arial" w:hAnsi="Arial" w:cs="Arial"/>
          <w:color w:val="000000" w:themeColor="text1"/>
          <w:sz w:val="22"/>
          <w:szCs w:val="22"/>
        </w:rPr>
        <w:t xml:space="preserve">levels </w:t>
      </w:r>
      <w:commentRangeEnd w:id="71"/>
      <w:r w:rsidR="00563308">
        <w:rPr>
          <w:rStyle w:val="CommentReference"/>
        </w:rPr>
        <w:commentReference w:id="71"/>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72"/>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72"/>
      <w:r w:rsidR="009277E5">
        <w:rPr>
          <w:rStyle w:val="CommentReference"/>
        </w:rPr>
        <w:commentReference w:id="72"/>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73"/>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73"/>
      <w:r w:rsidR="009913D7">
        <w:rPr>
          <w:rStyle w:val="CommentReference"/>
        </w:rPr>
        <w:commentReference w:id="73"/>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r w:rsidR="00C71A11">
        <w:rPr>
          <w:rFonts w:ascii="Arial" w:hAnsi="Arial" w:cs="Arial"/>
          <w:color w:val="000000" w:themeColor="text1"/>
          <w:sz w:val="22"/>
          <w:szCs w:val="22"/>
        </w:rPr>
        <w:t>urther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5DF09AB6"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74"/>
      <w:commentRangeStart w:id="75"/>
      <w:r>
        <w:rPr>
          <w:rFonts w:ascii="Arial" w:hAnsi="Arial" w:cs="Arial"/>
          <w:color w:val="000000" w:themeColor="text1"/>
          <w:sz w:val="22"/>
          <w:szCs w:val="22"/>
        </w:rPr>
        <w:t>lipids</w:t>
      </w:r>
      <w:commentRangeEnd w:id="74"/>
      <w:r w:rsidR="009277E5">
        <w:rPr>
          <w:rStyle w:val="CommentReference"/>
        </w:rPr>
        <w:commentReference w:id="74"/>
      </w:r>
      <w:commentRangeEnd w:id="75"/>
      <w:r w:rsidR="00E04FF1">
        <w:rPr>
          <w:rFonts w:ascii="Arial" w:hAnsi="Arial" w:cs="Arial"/>
          <w:color w:val="000000" w:themeColor="text1"/>
          <w:sz w:val="22"/>
          <w:szCs w:val="22"/>
        </w:rPr>
        <w:t xml:space="preserve"> </w:t>
      </w:r>
      <w:r w:rsidR="009913D7">
        <w:rPr>
          <w:rStyle w:val="CommentReference"/>
        </w:rPr>
        <w:commentReference w:id="75"/>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lastRenderedPageBreak/>
        <w:t xml:space="preserve">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01C34940"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76"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77"/>
      <w:commentRangeEnd w:id="77"/>
      <w:r w:rsidR="00955460">
        <w:rPr>
          <w:rStyle w:val="CommentReference"/>
        </w:rPr>
        <w:commentReference w:id="77"/>
      </w:r>
      <w:commentRangeStart w:id="78"/>
      <w:commentRangeEnd w:id="78"/>
      <w:r w:rsidR="00442D6F">
        <w:rPr>
          <w:rStyle w:val="CommentReference"/>
        </w:rPr>
        <w:commentReference w:id="7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79"/>
      <w:commentRangeStart w:id="80"/>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81"/>
      <w:commentRangeStart w:id="82"/>
      <w:r w:rsidR="00955460">
        <w:rPr>
          <w:rFonts w:ascii="Arial" w:hAnsi="Arial" w:cs="Arial"/>
          <w:color w:val="000000" w:themeColor="text1"/>
          <w:sz w:val="22"/>
          <w:szCs w:val="22"/>
        </w:rPr>
        <w:t>but</w:t>
      </w:r>
      <w:commentRangeEnd w:id="81"/>
      <w:r w:rsidR="00955460">
        <w:rPr>
          <w:rStyle w:val="CommentReference"/>
        </w:rPr>
        <w:commentReference w:id="81"/>
      </w:r>
      <w:commentRangeEnd w:id="82"/>
      <w:r w:rsidR="00442D6F">
        <w:rPr>
          <w:rStyle w:val="CommentReference"/>
        </w:rPr>
        <w:commentReference w:id="82"/>
      </w:r>
      <w:r w:rsidR="00955460">
        <w:rPr>
          <w:rFonts w:ascii="Arial" w:hAnsi="Arial" w:cs="Arial"/>
          <w:color w:val="000000" w:themeColor="text1"/>
          <w:sz w:val="22"/>
          <w:szCs w:val="22"/>
        </w:rPr>
        <w:t xml:space="preserve"> did not detect any differences in our mammary expression data.</w:t>
      </w:r>
      <w:commentRangeEnd w:id="79"/>
      <w:r w:rsidR="009277E5">
        <w:rPr>
          <w:rStyle w:val="CommentReference"/>
        </w:rPr>
        <w:commentReference w:id="79"/>
      </w:r>
      <w:commentRangeEnd w:id="80"/>
      <w:r w:rsidR="00442D6F">
        <w:rPr>
          <w:rStyle w:val="CommentReference"/>
        </w:rPr>
        <w:commentReference w:id="80"/>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83"/>
      <w:r>
        <w:rPr>
          <w:rFonts w:ascii="Arial" w:hAnsi="Arial" w:cs="Arial"/>
          <w:color w:val="000000" w:themeColor="text1"/>
          <w:sz w:val="22"/>
          <w:szCs w:val="22"/>
        </w:rPr>
        <w:t xml:space="preserve">including </w:t>
      </w:r>
      <w:commentRangeEnd w:id="83"/>
      <w:r w:rsidR="008E6335">
        <w:rPr>
          <w:rStyle w:val="CommentReference"/>
        </w:rPr>
        <w:commentReference w:id="83"/>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785932">
      <w:pPr>
        <w:rPr>
          <w:rFonts w:ascii="Arial" w:hAnsi="Arial" w:cs="Arial"/>
          <w:bCs/>
          <w:color w:val="000000" w:themeColor="text1"/>
          <w:sz w:val="22"/>
          <w:szCs w:val="22"/>
        </w:rPr>
      </w:pPr>
    </w:p>
    <w:p w14:paraId="3148D8F5" w14:textId="26B7D1FC"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50C1AF72" w:rsidR="006B3864" w:rsidRDefault="006B3864" w:rsidP="000E1113">
      <w:pPr>
        <w:pStyle w:val="Heading1"/>
        <w:rPr>
          <w:rFonts w:eastAsia="MS PMincho"/>
        </w:rPr>
      </w:pPr>
      <w:r w:rsidRPr="00EF5551">
        <w:rPr>
          <w:rFonts w:eastAsia="MS PMincho"/>
        </w:rPr>
        <w:t>Acknowledgements</w:t>
      </w: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w:t>
      </w:r>
      <w:r w:rsidR="00AD46FF">
        <w:rPr>
          <w:rFonts w:ascii="Arial" w:eastAsia="MS PMincho" w:hAnsi="Arial" w:cs="Arial"/>
          <w:bCs/>
          <w:color w:val="000000" w:themeColor="text1"/>
          <w:sz w:val="22"/>
          <w:szCs w:val="22"/>
        </w:rPr>
        <w:lastRenderedPageBreak/>
        <w:t xml:space="preserve">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04025DB4" w:rsidR="006B3864" w:rsidRDefault="006B3864" w:rsidP="00A21486">
      <w:pPr>
        <w:pStyle w:val="Heading1"/>
        <w:rPr>
          <w:rFonts w:eastAsia="Times New Roman"/>
          <w:shd w:val="clear" w:color="auto" w:fill="FFFFFF"/>
        </w:rPr>
      </w:pPr>
      <w:commentRangeStart w:id="84"/>
      <w:r w:rsidRPr="00EF5551">
        <w:rPr>
          <w:rFonts w:eastAsia="Times New Roman"/>
          <w:shd w:val="clear" w:color="auto" w:fill="FFFFFF"/>
        </w:rPr>
        <w:t xml:space="preserve">Author </w:t>
      </w:r>
      <w:commentRangeStart w:id="85"/>
      <w:commentRangeStart w:id="86"/>
      <w:r w:rsidRPr="00EF5551">
        <w:rPr>
          <w:rFonts w:eastAsia="Times New Roman"/>
          <w:shd w:val="clear" w:color="auto" w:fill="FFFFFF"/>
        </w:rPr>
        <w:t>Contributions</w:t>
      </w:r>
      <w:commentRangeEnd w:id="84"/>
      <w:r w:rsidR="00510235">
        <w:rPr>
          <w:rStyle w:val="CommentReference"/>
          <w:rFonts w:asciiTheme="minorHAnsi" w:eastAsiaTheme="minorHAnsi" w:hAnsiTheme="minorHAnsi" w:cstheme="minorBidi"/>
          <w:color w:val="auto"/>
        </w:rPr>
        <w:commentReference w:id="84"/>
      </w:r>
      <w:commentRangeEnd w:id="85"/>
      <w:r w:rsidR="00AD0BC7">
        <w:rPr>
          <w:rStyle w:val="CommentReference"/>
          <w:rFonts w:asciiTheme="minorHAnsi" w:eastAsiaTheme="minorHAnsi" w:hAnsiTheme="minorHAnsi" w:cstheme="minorBidi"/>
          <w:color w:val="auto"/>
        </w:rPr>
        <w:commentReference w:id="85"/>
      </w:r>
      <w:commentRangeEnd w:id="86"/>
      <w:r w:rsidR="00B70553">
        <w:rPr>
          <w:rStyle w:val="CommentReference"/>
          <w:rFonts w:asciiTheme="minorHAnsi" w:eastAsiaTheme="minorHAnsi" w:hAnsiTheme="minorHAnsi" w:cstheme="minorBidi"/>
          <w:color w:val="auto"/>
        </w:rPr>
        <w:commentReference w:id="86"/>
      </w:r>
    </w:p>
    <w:p w14:paraId="64C7A2A6" w14:textId="129813C6" w:rsidR="00A21486" w:rsidRPr="000E1113" w:rsidRDefault="0051023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0E1113">
      <w:pPr>
        <w:pStyle w:val="Heading1"/>
        <w:rPr>
          <w:rFonts w:eastAsia="MS PMincho"/>
        </w:rPr>
      </w:pPr>
    </w:p>
    <w:p w14:paraId="2F2866DD" w14:textId="6AEC7018" w:rsidR="006B3864" w:rsidRDefault="006B3864" w:rsidP="000E1113">
      <w:pPr>
        <w:pStyle w:val="Heading1"/>
        <w:rPr>
          <w:rFonts w:eastAsia="MS PMincho"/>
        </w:rPr>
      </w:pPr>
      <w:r w:rsidRPr="00EF5551">
        <w:rPr>
          <w:rFonts w:eastAsia="MS PMincho"/>
        </w:rPr>
        <w:t>References</w:t>
      </w:r>
    </w:p>
    <w:p w14:paraId="1DE2FEC6" w14:textId="5C61FAB8" w:rsidR="00DD6D83" w:rsidRPr="00DD6D83" w:rsidRDefault="001745BF" w:rsidP="00DD6D83">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533–57. [online] http://www.pubmedcentral.nih.gov/articlerender.fcgi?artid=PMC3404495 (Accessed June 24, 2019).</w:t>
      </w:r>
      <w:r w:rsidRPr="00DD6D83">
        <w:rPr>
          <w:rFonts w:ascii="Arial" w:hAnsi="Arial" w:cs="Arial"/>
          <w:noProof/>
          <w:sz w:val="22"/>
        </w:rPr>
        <w:tab/>
      </w:r>
    </w:p>
    <w:p w14:paraId="4F595D6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Nat. 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xml:space="preserve">: 18656–18661. [online] </w:t>
      </w:r>
      <w:r w:rsidRPr="00DD6D83">
        <w:rPr>
          <w:rFonts w:ascii="Arial" w:hAnsi="Arial" w:cs="Arial"/>
          <w:noProof/>
          <w:sz w:val="22"/>
        </w:rPr>
        <w:lastRenderedPageBreak/>
        <w:t>http://www.pnas.org/cgi/doi/10.1073/pnas.1314863110 (Accessed July 15, 2019).</w:t>
      </w:r>
      <w:r w:rsidRPr="00DD6D83">
        <w:rPr>
          <w:rFonts w:ascii="Arial" w:hAnsi="Arial" w:cs="Arial"/>
          <w:noProof/>
          <w:sz w:val="22"/>
        </w:rPr>
        <w:tab/>
      </w:r>
    </w:p>
    <w:p w14:paraId="3B15E88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7. Wang, Q. A., A. Song, R. K. Gupta, B. Deplancke, and P. E. Scherer. 2018. Reversible D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w:t>
      </w:r>
      <w:r w:rsidRPr="00DD6D83">
        <w:rPr>
          <w:rFonts w:ascii="Arial" w:hAnsi="Arial" w:cs="Arial"/>
          <w:noProof/>
          <w:sz w:val="22"/>
        </w:rPr>
        <w:lastRenderedPageBreak/>
        <w:t xml:space="preserve">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1. Polak, P., N. Cybulski, J. N. Feige, J. Auwerx, M. A. Rüegg, and M. N. Hall. 2008. Adipos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w:t>
      </w:r>
      <w:r w:rsidRPr="00DD6D83">
        <w:rPr>
          <w:rFonts w:ascii="Arial" w:hAnsi="Arial" w:cs="Arial"/>
          <w:noProof/>
          <w:sz w:val="22"/>
        </w:rPr>
        <w:lastRenderedPageBreak/>
        <w:t xml:space="preserve">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DD6D83">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DD6D83">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0E1113">
      <w:pPr>
        <w:pStyle w:val="Heading1"/>
        <w:rPr>
          <w:rFonts w:eastAsia="MS PMincho"/>
        </w:rPr>
      </w:pPr>
      <w:r>
        <w:rPr>
          <w:rFonts w:eastAsia="MS PMincho"/>
        </w:rPr>
        <w:lastRenderedPageBreak/>
        <w:t>Figure Legends</w:t>
      </w:r>
    </w:p>
    <w:p w14:paraId="7F9704C4" w14:textId="25BDBC7F" w:rsidR="0085513B" w:rsidRPr="000E1113" w:rsidRDefault="0055174F">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85513B">
      <w:pPr>
        <w:pStyle w:val="Heading2"/>
        <w:rPr>
          <w:rFonts w:ascii="Arial" w:hAnsi="Arial" w:cs="Arial"/>
          <w:sz w:val="22"/>
          <w:szCs w:val="22"/>
        </w:rPr>
      </w:pPr>
    </w:p>
    <w:p w14:paraId="6C5A605B" w14:textId="20595328" w:rsidR="0085513B" w:rsidRPr="00AB16E7" w:rsidRDefault="0085513B" w:rsidP="0085513B">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w:t>
      </w:r>
      <w:r w:rsidR="00612126">
        <w:rPr>
          <w:rFonts w:ascii="Arial" w:hAnsi="Arial" w:cs="Arial"/>
          <w:bCs/>
          <w:i w:val="0"/>
          <w:sz w:val="22"/>
          <w:szCs w:val="22"/>
        </w:rPr>
        <w:t xml:space="preserve">significantly </w:t>
      </w:r>
      <w:r w:rsidR="00612126">
        <w:rPr>
          <w:rFonts w:ascii="Arial" w:hAnsi="Arial" w:cs="Arial"/>
          <w:bCs/>
          <w:i w:val="0"/>
          <w:sz w:val="22"/>
          <w:szCs w:val="22"/>
        </w:rPr>
        <w:t>different distribution of adipocyte size</w:t>
      </w:r>
      <w:r w:rsidR="00612126">
        <w:rPr>
          <w:rFonts w:ascii="Arial" w:hAnsi="Arial" w:cs="Arial"/>
          <w:bCs/>
          <w:i w:val="0"/>
          <w:sz w:val="22"/>
          <w:szCs w:val="22"/>
        </w:rPr>
        <w:t>s</w:t>
      </w:r>
      <w:bookmarkStart w:id="87" w:name="_GoBack"/>
      <w:bookmarkEnd w:id="87"/>
      <w:r w:rsidR="00612126">
        <w:rPr>
          <w:rFonts w:ascii="Arial" w:hAnsi="Arial" w:cs="Arial"/>
          <w:bCs/>
          <w:i w:val="0"/>
          <w:sz w:val="22"/>
          <w:szCs w:val="22"/>
        </w:rPr>
        <w:t xml:space="preserve">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 xml:space="preserve">-Smirnoff test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mixed linear models were used images as the random effect and genotype as the fixed effec</w:t>
      </w:r>
      <w:r w:rsidR="00612126">
        <w:rPr>
          <w:rFonts w:ascii="Arial" w:hAnsi="Arial" w:cs="Arial"/>
          <w:bCs/>
          <w:i w:val="0"/>
          <w:sz w:val="22"/>
          <w:szCs w:val="22"/>
        </w:rPr>
        <w:t xml:space="preserve">t </w:t>
      </w:r>
      <w:r w:rsidR="00612126">
        <w:rPr>
          <w:rFonts w:ascii="Arial" w:hAnsi="Arial" w:cs="Arial"/>
          <w:bCs/>
          <w:i w:val="0"/>
          <w:sz w:val="22"/>
          <w:szCs w:val="22"/>
        </w:rPr>
        <w:t>(n=XX-YY images per dam, 11 dams total).</w:t>
      </w:r>
      <w:r w:rsidR="00612126">
        <w:rPr>
          <w:rFonts w:ascii="Arial" w:hAnsi="Arial" w:cs="Arial"/>
          <w:bCs/>
          <w:i w:val="0"/>
          <w:sz w:val="22"/>
          <w:szCs w:val="22"/>
        </w:rPr>
        <w:t xml:space="preserve">  </w:t>
      </w:r>
    </w:p>
    <w:p w14:paraId="27E705F3" w14:textId="77777777" w:rsidR="00E028C3" w:rsidRPr="00AB16E7" w:rsidRDefault="00E028C3" w:rsidP="00E028C3">
      <w:pPr>
        <w:pStyle w:val="Heading2"/>
        <w:rPr>
          <w:rFonts w:ascii="Arial" w:hAnsi="Arial" w:cs="Arial"/>
          <w:sz w:val="22"/>
          <w:szCs w:val="22"/>
        </w:rPr>
      </w:pPr>
    </w:p>
    <w:p w14:paraId="622F679C" w14:textId="18FAE7D4" w:rsidR="0085513B" w:rsidRPr="00AB16E7" w:rsidRDefault="0085513B" w:rsidP="0085513B">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on PND0.5. (B) Weights of male and female offspring of WT and KO dams at PND7.5 showing significantly heavier weights of KO compared to WT offspring across sexes </w:t>
      </w:r>
      <w:proofErr w:type="gramStart"/>
      <w:r w:rsidR="005E753C" w:rsidRPr="00AB16E7">
        <w:rPr>
          <w:rFonts w:ascii="Arial" w:hAnsi="Arial" w:cs="Arial"/>
          <w:i w:val="0"/>
          <w:sz w:val="22"/>
          <w:szCs w:val="22"/>
        </w:rPr>
        <w:t>compared ,</w:t>
      </w:r>
      <w:proofErr w:type="gramEnd"/>
      <w:r w:rsidR="005E753C" w:rsidRPr="00AB16E7">
        <w:rPr>
          <w:rFonts w:ascii="Arial" w:hAnsi="Arial" w:cs="Arial"/>
          <w:i w:val="0"/>
          <w:sz w:val="22"/>
          <w:szCs w:val="22"/>
        </w:rPr>
        <w:t xml:space="preserve"> and significantly heavier female KO offspring compared to WT female offspring. </w:t>
      </w:r>
    </w:p>
    <w:p w14:paraId="78A65CAB" w14:textId="77777777" w:rsidR="0085513B" w:rsidRPr="00AB16E7" w:rsidRDefault="0085513B" w:rsidP="00E028C3">
      <w:pPr>
        <w:pStyle w:val="Heading2"/>
        <w:rPr>
          <w:rFonts w:ascii="Arial" w:hAnsi="Arial" w:cs="Arial"/>
          <w:sz w:val="22"/>
          <w:szCs w:val="22"/>
        </w:rPr>
      </w:pPr>
    </w:p>
    <w:p w14:paraId="213E0F06" w14:textId="50767D25" w:rsidR="0085513B" w:rsidRPr="00AB16E7" w:rsidRDefault="0085513B" w:rsidP="0085513B">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w:t>
      </w:r>
      <w:r w:rsidR="005E753C" w:rsidRPr="00AB16E7">
        <w:rPr>
          <w:rFonts w:ascii="Arial" w:hAnsi="Arial" w:cs="Arial"/>
          <w:b/>
          <w:i w:val="0"/>
          <w:sz w:val="22"/>
          <w:szCs w:val="22"/>
        </w:rPr>
        <w:t>volume</w:t>
      </w:r>
      <w:r w:rsidRPr="00AB16E7">
        <w:rPr>
          <w:rFonts w:ascii="Arial" w:hAnsi="Arial" w:cs="Arial"/>
          <w:b/>
          <w:i w:val="0"/>
          <w:sz w:val="22"/>
          <w:szCs w:val="22"/>
        </w:rPr>
        <w:t xml:space="preserve"> and fat composition.</w:t>
      </w:r>
      <w:r w:rsidRPr="00AB16E7">
        <w:rPr>
          <w:rFonts w:ascii="Arial" w:hAnsi="Arial" w:cs="Arial"/>
          <w:i w:val="0"/>
          <w:sz w:val="22"/>
          <w:szCs w:val="22"/>
        </w:rPr>
        <w:t xml:space="preserve"> (A) Weight of milk produced by WT and KO dams assessed by pup weight gain after an hour of nursing was similar between pups of WT and KO dams. (B)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p>
    <w:p w14:paraId="5D4691D8" w14:textId="77777777" w:rsidR="0085513B" w:rsidRPr="00AB16E7" w:rsidRDefault="0085513B" w:rsidP="00E028C3">
      <w:pPr>
        <w:pStyle w:val="Heading2"/>
        <w:rPr>
          <w:rFonts w:ascii="Arial" w:hAnsi="Arial" w:cs="Arial"/>
          <w:sz w:val="22"/>
          <w:szCs w:val="22"/>
        </w:rPr>
      </w:pPr>
    </w:p>
    <w:p w14:paraId="7C4101D5" w14:textId="7A0DA05C" w:rsidR="0085513B" w:rsidRPr="00AB16E7" w:rsidRDefault="0085513B" w:rsidP="00E028C3">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5</w:t>
      </w:r>
      <w:r w:rsidRPr="00AB16E7">
        <w:rPr>
          <w:rFonts w:ascii="Arial" w:hAnsi="Arial" w:cs="Arial"/>
          <w:b/>
          <w:i w:val="0"/>
          <w:sz w:val="22"/>
          <w:szCs w:val="22"/>
        </w:rPr>
        <w:t>: Milk fat lipidomic analys</w:t>
      </w:r>
      <w:r w:rsidR="005E753C" w:rsidRPr="00AB16E7">
        <w:rPr>
          <w:rFonts w:ascii="Arial" w:hAnsi="Arial" w:cs="Arial"/>
          <w:b/>
          <w:i w:val="0"/>
          <w:sz w:val="22"/>
          <w:szCs w:val="22"/>
        </w:rPr>
        <w:t>e</w:t>
      </w:r>
      <w:r w:rsidRPr="00AB16E7">
        <w:rPr>
          <w:rFonts w:ascii="Arial" w:hAnsi="Arial" w:cs="Arial"/>
          <w:b/>
          <w:i w:val="0"/>
          <w:sz w:val="22"/>
          <w:szCs w:val="22"/>
        </w:rPr>
        <w:t>s</w:t>
      </w:r>
      <w:r w:rsidRPr="00AB16E7">
        <w:rPr>
          <w:rFonts w:ascii="Arial" w:hAnsi="Arial" w:cs="Arial"/>
          <w:i w:val="0"/>
          <w:sz w:val="22"/>
          <w:szCs w:val="22"/>
        </w:rPr>
        <w:t>. (A) Lower average %</w:t>
      </w:r>
      <w:r w:rsidR="005E753C" w:rsidRPr="00AB16E7">
        <w:rPr>
          <w:rFonts w:ascii="Arial" w:hAnsi="Arial" w:cs="Arial"/>
          <w:i w:val="0"/>
          <w:sz w:val="22"/>
          <w:szCs w:val="22"/>
        </w:rPr>
        <w:t xml:space="preserve"> saturated fatty acids (SFA)</w:t>
      </w:r>
      <w:r w:rsidRPr="00AB16E7">
        <w:rPr>
          <w:rFonts w:ascii="Arial" w:hAnsi="Arial" w:cs="Arial"/>
          <w:i w:val="0"/>
          <w:sz w:val="22"/>
          <w:szCs w:val="22"/>
        </w:rPr>
        <w:t xml:space="preserve"> in milk of KO. (B) </w:t>
      </w:r>
      <w:r w:rsidRPr="00D66383">
        <w:rPr>
          <w:rFonts w:ascii="Arial" w:hAnsi="Arial" w:cs="Arial"/>
          <w:i w:val="0"/>
          <w:sz w:val="22"/>
          <w:szCs w:val="22"/>
        </w:rPr>
        <w:t>Higher average %</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 xml:space="preserve">(C) Higher MUFA/SFA ratio in milk of KO. </w:t>
      </w:r>
      <w:r w:rsidRPr="00D66383">
        <w:rPr>
          <w:rFonts w:ascii="Arial" w:hAnsi="Arial" w:cs="Arial"/>
          <w:i w:val="0"/>
          <w:sz w:val="22"/>
          <w:szCs w:val="22"/>
        </w:rPr>
        <w:t>(</w:t>
      </w:r>
      <w:r w:rsidR="005E753C" w:rsidRPr="00D66383">
        <w:rPr>
          <w:rFonts w:ascii="Arial" w:hAnsi="Arial" w:cs="Arial"/>
          <w:i w:val="0"/>
          <w:sz w:val="22"/>
          <w:szCs w:val="22"/>
        </w:rPr>
        <w:t>D</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Similar average %PUFA in milk of KO and WT. (E) Higher %</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 xml:space="preserve">Similar %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w:t>
      </w:r>
      <w:proofErr w:type="gramStart"/>
      <w:r w:rsidR="005E753C" w:rsidRPr="00D66383">
        <w:rPr>
          <w:rFonts w:ascii="Arial" w:hAnsi="Arial" w:cs="Arial"/>
          <w:i w:val="0"/>
          <w:sz w:val="22"/>
          <w:szCs w:val="22"/>
        </w:rPr>
        <w:t>6  fatty</w:t>
      </w:r>
      <w:proofErr w:type="gramEnd"/>
      <w:r w:rsidR="005E753C" w:rsidRPr="00D66383">
        <w:rPr>
          <w:rFonts w:ascii="Arial" w:hAnsi="Arial" w:cs="Arial"/>
          <w:i w:val="0"/>
          <w:sz w:val="22"/>
          <w:szCs w:val="22"/>
        </w:rPr>
        <w:t xml:space="preserve">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p>
    <w:p w14:paraId="4E7CD6AA" w14:textId="77777777" w:rsidR="005E753C" w:rsidRPr="00AB16E7" w:rsidRDefault="005E753C" w:rsidP="005E753C">
      <w:pPr>
        <w:rPr>
          <w:rFonts w:ascii="Arial" w:hAnsi="Arial" w:cs="Arial"/>
          <w:sz w:val="22"/>
          <w:szCs w:val="22"/>
        </w:rPr>
      </w:pPr>
    </w:p>
    <w:p w14:paraId="37782AC3" w14:textId="4C8C56D5" w:rsidR="005E753C" w:rsidRPr="00E00C26" w:rsidRDefault="005E753C" w:rsidP="005E753C">
      <w:pPr>
        <w:pStyle w:val="Caption"/>
        <w:rPr>
          <w:rFonts w:ascii="Arial" w:hAnsi="Arial" w:cs="Arial"/>
          <w:b/>
          <w:i w:val="0"/>
          <w:sz w:val="22"/>
          <w:szCs w:val="22"/>
        </w:rPr>
      </w:pPr>
      <w:commentRangeStart w:id="88"/>
      <w:r w:rsidRPr="00E00C26">
        <w:rPr>
          <w:rFonts w:ascii="Arial" w:hAnsi="Arial" w:cs="Arial"/>
          <w:b/>
          <w:i w:val="0"/>
          <w:sz w:val="22"/>
          <w:szCs w:val="22"/>
        </w:rPr>
        <w:t xml:space="preserve">Figure </w:t>
      </w:r>
      <w:r w:rsidR="00B92C1B" w:rsidRPr="00E00C26">
        <w:rPr>
          <w:rFonts w:ascii="Arial" w:hAnsi="Arial" w:cs="Arial"/>
          <w:b/>
          <w:i w:val="0"/>
          <w:sz w:val="22"/>
          <w:szCs w:val="22"/>
        </w:rPr>
        <w:t>6</w:t>
      </w:r>
      <w:r w:rsidRPr="00E00C26">
        <w:rPr>
          <w:rFonts w:ascii="Arial" w:hAnsi="Arial" w:cs="Arial"/>
          <w:b/>
          <w:i w:val="0"/>
          <w:sz w:val="22"/>
          <w:szCs w:val="22"/>
        </w:rPr>
        <w:t xml:space="preserve">: </w:t>
      </w:r>
      <w:commentRangeEnd w:id="88"/>
      <w:r w:rsidRPr="00E00C26">
        <w:rPr>
          <w:rStyle w:val="CommentReference"/>
          <w:rFonts w:ascii="Arial" w:hAnsi="Arial" w:cs="Arial"/>
          <w:b/>
          <w:i w:val="0"/>
          <w:iCs w:val="0"/>
          <w:color w:val="auto"/>
          <w:sz w:val="22"/>
          <w:szCs w:val="22"/>
        </w:rPr>
        <w:commentReference w:id="88"/>
      </w:r>
    </w:p>
    <w:p w14:paraId="71F2A417" w14:textId="7DF1B70E" w:rsidR="005E753C" w:rsidRPr="00AB16E7" w:rsidRDefault="005E753C" w:rsidP="005E753C">
      <w:pPr>
        <w:pStyle w:val="Heading2"/>
        <w:rPr>
          <w:rFonts w:ascii="Arial" w:hAnsi="Arial" w:cs="Arial"/>
          <w:sz w:val="22"/>
          <w:szCs w:val="22"/>
        </w:rPr>
      </w:pPr>
    </w:p>
    <w:p w14:paraId="70D128AF" w14:textId="40FB205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 showing slightly heavier birth weight of offspring born to KO dams.</w:t>
      </w:r>
    </w:p>
    <w:p w14:paraId="7D15AE2E" w14:textId="77777777" w:rsidR="00474B99" w:rsidRPr="00AB16E7" w:rsidRDefault="00474B99" w:rsidP="00474B99">
      <w:pPr>
        <w:pStyle w:val="Heading2"/>
        <w:rPr>
          <w:rFonts w:ascii="Arial" w:hAnsi="Arial" w:cs="Arial"/>
          <w:sz w:val="22"/>
          <w:szCs w:val="22"/>
        </w:rPr>
      </w:pPr>
    </w:p>
    <w:p w14:paraId="27C15CA8" w14:textId="43C81A77"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eight lost by dam on PND10.5 during weigh-suckle-weigh milk volume measurement and after one hour of nursing. </w:t>
      </w:r>
    </w:p>
    <w:p w14:paraId="6EAC1587" w14:textId="77777777" w:rsidR="00474B99" w:rsidRPr="00AB16E7" w:rsidRDefault="00474B99" w:rsidP="00474B99">
      <w:pPr>
        <w:pStyle w:val="Heading2"/>
        <w:rPr>
          <w:rFonts w:ascii="Arial" w:hAnsi="Arial" w:cs="Arial"/>
          <w:sz w:val="22"/>
          <w:szCs w:val="22"/>
        </w:rPr>
      </w:pPr>
    </w:p>
    <w:p w14:paraId="7F06CB2D" w14:textId="4086D5AF"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3:</w:t>
      </w:r>
      <w:r w:rsidRPr="00AB16E7">
        <w:rPr>
          <w:rFonts w:ascii="Arial" w:hAnsi="Arial" w:cs="Arial"/>
          <w:i w:val="0"/>
          <w:sz w:val="22"/>
          <w:szCs w:val="22"/>
        </w:rPr>
        <w:t xml:space="preserve"> Average sum of long chain fatty acids (LCFA) from lipidomic analyses of milk of KO and WT dams collected on PND16.5. </w:t>
      </w:r>
    </w:p>
    <w:p w14:paraId="0FC0820E" w14:textId="4F9856F0" w:rsidR="00474B99" w:rsidRPr="00AB16E7" w:rsidRDefault="00474B99" w:rsidP="00474B99">
      <w:pPr>
        <w:pStyle w:val="Heading2"/>
        <w:rPr>
          <w:rFonts w:ascii="Arial" w:hAnsi="Arial" w:cs="Arial"/>
          <w:sz w:val="22"/>
          <w:szCs w:val="22"/>
        </w:rPr>
      </w:pPr>
    </w:p>
    <w:p w14:paraId="5DE8CEAF" w14:textId="55A2B495" w:rsidR="00474B99" w:rsidRPr="00AB16E7" w:rsidRDefault="00474B99" w:rsidP="00474B99">
      <w:pPr>
        <w:pStyle w:val="Caption"/>
        <w:rPr>
          <w:rFonts w:ascii="Arial" w:hAnsi="Arial" w:cs="Arial"/>
          <w:i w:val="0"/>
          <w:sz w:val="22"/>
          <w:szCs w:val="22"/>
        </w:rPr>
      </w:pPr>
      <w:r w:rsidRPr="00AB16E7">
        <w:rPr>
          <w:rFonts w:ascii="Arial" w:hAnsi="Arial" w:cs="Arial"/>
          <w:b/>
          <w:i w:val="0"/>
          <w:sz w:val="22"/>
          <w:szCs w:val="22"/>
        </w:rPr>
        <w:t>Supplementary Figure 4:</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Pr="00D66383">
        <w:rPr>
          <w:rFonts w:ascii="Arial" w:hAnsi="Arial" w:cs="Arial"/>
          <w:i w:val="0"/>
          <w:sz w:val="22"/>
          <w:szCs w:val="22"/>
        </w:rPr>
        <w:t xml:space="preserve">availabl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that were measured in the lipidomic analysis. Fatty acids that were not measured have an “NA” beside them. A significantly higher % Docosahexaenoic acid (DHA), an </w:t>
      </w:r>
      <w:r w:rsidR="004818E3" w:rsidRPr="00D66383">
        <w:rPr>
          <w:rFonts w:ascii="Arial" w:hAnsi="Arial" w:cs="Arial"/>
          <w:i w:val="0"/>
          <w:color w:val="000000" w:themeColor="text1"/>
          <w:sz w:val="22"/>
          <w:szCs w:val="22"/>
        </w:rPr>
        <w:sym w:font="Symbol" w:char="F077"/>
      </w:r>
      <w:r w:rsidRPr="00D66383">
        <w:rPr>
          <w:rFonts w:ascii="Arial" w:hAnsi="Arial" w:cs="Arial"/>
          <w:i w:val="0"/>
          <w:sz w:val="22"/>
          <w:szCs w:val="22"/>
        </w:rPr>
        <w:t>-3 metabolite, in milk of KO is shown.</w:t>
      </w:r>
    </w:p>
    <w:p w14:paraId="224C2309" w14:textId="3312CC6E" w:rsidR="00474B99" w:rsidRPr="00AB16E7" w:rsidRDefault="00474B99" w:rsidP="00474B99">
      <w:pPr>
        <w:rPr>
          <w:rFonts w:ascii="Arial" w:hAnsi="Arial" w:cs="Arial"/>
          <w:sz w:val="22"/>
          <w:szCs w:val="22"/>
        </w:rPr>
      </w:pPr>
    </w:p>
    <w:p w14:paraId="7AEFB840" w14:textId="02619075"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1: </w:t>
      </w:r>
      <w:r w:rsidR="00915809" w:rsidRPr="00AB16E7">
        <w:rPr>
          <w:rFonts w:ascii="Arial" w:hAnsi="Arial" w:cs="Arial"/>
          <w:i w:val="0"/>
          <w:sz w:val="22"/>
          <w:szCs w:val="22"/>
        </w:rPr>
        <w:t>Complete gene expression data.</w:t>
      </w:r>
    </w:p>
    <w:p w14:paraId="73395E9E" w14:textId="77777777" w:rsidR="00474B99" w:rsidRPr="00AB16E7" w:rsidRDefault="00474B99" w:rsidP="00474B99">
      <w:pPr>
        <w:rPr>
          <w:rFonts w:ascii="Arial" w:hAnsi="Arial" w:cs="Arial"/>
          <w:b/>
          <w:sz w:val="22"/>
          <w:szCs w:val="22"/>
        </w:rPr>
      </w:pPr>
    </w:p>
    <w:p w14:paraId="56FD163A" w14:textId="1E334886" w:rsidR="00474B99" w:rsidRPr="00AB16E7" w:rsidRDefault="00474B99" w:rsidP="00474B99">
      <w:pPr>
        <w:pStyle w:val="Caption"/>
        <w:rPr>
          <w:rFonts w:ascii="Arial" w:hAnsi="Arial" w:cs="Arial"/>
          <w:b/>
          <w:i w:val="0"/>
          <w:sz w:val="22"/>
          <w:szCs w:val="22"/>
        </w:rPr>
      </w:pPr>
      <w:r w:rsidRPr="00AB16E7">
        <w:rPr>
          <w:rFonts w:ascii="Arial" w:hAnsi="Arial" w:cs="Arial"/>
          <w:b/>
          <w:i w:val="0"/>
          <w:sz w:val="22"/>
          <w:szCs w:val="22"/>
        </w:rPr>
        <w:t xml:space="preserve">Supplementary Table 2: </w:t>
      </w:r>
      <w:r w:rsidR="00915809" w:rsidRPr="00AB16E7">
        <w:rPr>
          <w:rFonts w:ascii="Arial" w:hAnsi="Arial" w:cs="Arial"/>
          <w:i w:val="0"/>
          <w:sz w:val="22"/>
          <w:szCs w:val="22"/>
        </w:rPr>
        <w:t>Gene set enrichment analyses using gene ontology – biological pathways.</w:t>
      </w:r>
    </w:p>
    <w:p w14:paraId="7292F7CA" w14:textId="474DF52D" w:rsidR="00474B99" w:rsidRPr="00AB16E7" w:rsidRDefault="00474B99" w:rsidP="00474B99">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D66383" w:rsidRDefault="00D66383">
      <w:pPr>
        <w:pStyle w:val="CommentText"/>
      </w:pPr>
      <w:r>
        <w:rPr>
          <w:rStyle w:val="CommentReference"/>
        </w:rPr>
        <w:annotationRef/>
      </w:r>
      <w:r>
        <w:t>You had deleted this but unsure if you want to keep it for context</w:t>
      </w:r>
    </w:p>
  </w:comment>
  <w:comment w:id="1" w:author="Dave Bridges" w:date="2021-05-12T08:07:00Z" w:initials="DB">
    <w:p w14:paraId="7F4162FB" w14:textId="4101B556" w:rsidR="008E6568" w:rsidRDefault="008E6568">
      <w:pPr>
        <w:pStyle w:val="CommentText"/>
      </w:pPr>
      <w:r>
        <w:rPr>
          <w:rStyle w:val="CommentReference"/>
        </w:rPr>
        <w:annotationRef/>
      </w:r>
      <w:r>
        <w:t>I think you need to say more about the MMTV-</w:t>
      </w:r>
      <w:proofErr w:type="spellStart"/>
      <w:r>
        <w:t>Cre</w:t>
      </w:r>
      <w:proofErr w:type="spellEnd"/>
      <w:r>
        <w:t xml:space="preserve"> </w:t>
      </w:r>
      <w:proofErr w:type="spellStart"/>
      <w:r>
        <w:t>Tsc</w:t>
      </w:r>
      <w:proofErr w:type="spellEnd"/>
      <w:r>
        <w:t xml:space="preserve"> knockout</w:t>
      </w:r>
    </w:p>
  </w:comment>
  <w:comment w:id="8" w:author="Dave Bridges" w:date="2021-05-11T09:41:00Z" w:initials="DB">
    <w:p w14:paraId="287B6876" w14:textId="26177B3F" w:rsidR="00D66383" w:rsidRDefault="00D66383">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9" w:author="Noura El Habbal" w:date="2021-05-12T02:08:00Z" w:initials="NEH">
    <w:p w14:paraId="72BE7F3C" w14:textId="67428ACD" w:rsidR="00D66383" w:rsidRDefault="00D66383" w:rsidP="008D7FC0">
      <w:r>
        <w:rPr>
          <w:rStyle w:val="CommentReference"/>
        </w:rPr>
        <w:annotationRef/>
      </w:r>
    </w:p>
  </w:comment>
  <w:comment w:id="10" w:author="Noura El Habbal" w:date="2021-05-12T02:11:00Z" w:initials="NEH">
    <w:p w14:paraId="04CE66B1" w14:textId="77777777" w:rsidR="00D66383" w:rsidRPr="00145D97" w:rsidRDefault="00D66383" w:rsidP="00145D97">
      <w:pPr>
        <w:rPr>
          <w:rFonts w:ascii="Times New Roman" w:eastAsia="Times New Roman" w:hAnsi="Times New Roman" w:cs="Times New Roman"/>
        </w:rPr>
      </w:pPr>
      <w:r>
        <w:rPr>
          <w:rStyle w:val="CommentReference"/>
        </w:rPr>
        <w:annotationRef/>
      </w:r>
      <w:r>
        <w:t xml:space="preserve">TSC from </w:t>
      </w:r>
      <w:proofErr w:type="spellStart"/>
      <w:r>
        <w:t>Jax</w:t>
      </w:r>
      <w:proofErr w:type="spellEnd"/>
      <w:r>
        <w:t xml:space="preserve"> (exon 17 and 18 so this should be correct). Strain: </w:t>
      </w:r>
      <w:r w:rsidRPr="00145D97">
        <w:rPr>
          <w:rFonts w:ascii="Helvetica" w:eastAsia="Times New Roman" w:hAnsi="Helvetica" w:cs="Times New Roman"/>
          <w:color w:val="666666"/>
          <w:sz w:val="27"/>
          <w:szCs w:val="27"/>
        </w:rPr>
        <w:t>129S4/</w:t>
      </w:r>
      <w:proofErr w:type="spellStart"/>
      <w:r w:rsidRPr="00145D97">
        <w:rPr>
          <w:rFonts w:ascii="Helvetica" w:eastAsia="Times New Roman" w:hAnsi="Helvetica" w:cs="Times New Roman"/>
          <w:color w:val="666666"/>
          <w:sz w:val="27"/>
          <w:szCs w:val="27"/>
        </w:rPr>
        <w:t>SvJae</w:t>
      </w:r>
      <w:proofErr w:type="spellEnd"/>
    </w:p>
    <w:p w14:paraId="53B075D1" w14:textId="77777777" w:rsidR="00D66383" w:rsidRDefault="00652F75">
      <w:pPr>
        <w:pStyle w:val="CommentText"/>
      </w:pPr>
      <w:hyperlink r:id="rId1" w:history="1">
        <w:r w:rsidR="00D66383" w:rsidRPr="00A64C50">
          <w:rPr>
            <w:rStyle w:val="Hyperlink"/>
          </w:rPr>
          <w:t>https://www.jax.org/strain/005680</w:t>
        </w:r>
      </w:hyperlink>
      <w:r w:rsidR="00D66383">
        <w:t xml:space="preserve"> </w:t>
      </w:r>
    </w:p>
    <w:p w14:paraId="1D819A30" w14:textId="05ADE55C" w:rsidR="00D66383" w:rsidRDefault="00D66383">
      <w:pPr>
        <w:pStyle w:val="CommentText"/>
      </w:pPr>
      <w:r>
        <w:t>?</w:t>
      </w:r>
    </w:p>
  </w:comment>
  <w:comment w:id="11" w:author="Dave Bridges" w:date="2021-05-12T08:09:00Z" w:initials="DB">
    <w:p w14:paraId="41D78702" w14:textId="5FCA85AE" w:rsidR="008E6568" w:rsidRDefault="008E6568">
      <w:pPr>
        <w:pStyle w:val="CommentText"/>
      </w:pPr>
      <w:r>
        <w:rPr>
          <w:rStyle w:val="CommentReference"/>
        </w:rPr>
        <w:annotationRef/>
      </w:r>
      <w:r>
        <w:t>Needs stock number</w:t>
      </w:r>
    </w:p>
  </w:comment>
  <w:comment w:id="12" w:author="Dave Bridges" w:date="2021-05-11T09:43:00Z" w:initials="DB">
    <w:p w14:paraId="44CA1354" w14:textId="74E51D64" w:rsidR="00D66383" w:rsidRDefault="00D66383">
      <w:pPr>
        <w:pStyle w:val="CommentText"/>
      </w:pPr>
      <w:r>
        <w:rPr>
          <w:rStyle w:val="CommentReference"/>
        </w:rPr>
        <w:annotationRef/>
      </w:r>
      <w:r>
        <w:t>Does Wang show mammary?</w:t>
      </w:r>
    </w:p>
  </w:comment>
  <w:comment w:id="13" w:author="Dave Bridges" w:date="2021-05-11T09:46:00Z" w:initials="DB">
    <w:p w14:paraId="2C2BFA2C" w14:textId="44C8DF4B" w:rsidR="00D66383" w:rsidRDefault="00D66383">
      <w:pPr>
        <w:pStyle w:val="CommentText"/>
      </w:pPr>
      <w:r>
        <w:rPr>
          <w:rStyle w:val="CommentReference"/>
        </w:rPr>
        <w:annotationRef/>
      </w:r>
      <w:r>
        <w:t>Add this reference back I accidentally deleted it</w:t>
      </w:r>
    </w:p>
  </w:comment>
  <w:comment w:id="14" w:author="Noura El Habbal" w:date="2021-05-12T02:37:00Z" w:initials="NEH">
    <w:p w14:paraId="39043A70" w14:textId="001654B1" w:rsidR="00D66383" w:rsidRDefault="00D66383">
      <w:pPr>
        <w:pStyle w:val="CommentText"/>
      </w:pPr>
      <w:r>
        <w:rPr>
          <w:rStyle w:val="CommentReference"/>
        </w:rPr>
        <w:annotationRef/>
      </w:r>
      <w:proofErr w:type="gramStart"/>
      <w:r>
        <w:t>Yes</w:t>
      </w:r>
      <w:proofErr w:type="gramEnd"/>
      <w:r>
        <w:t xml:space="preserve"> they mainly focus on mammary adipocytes during pregnancy, lactation and involution. As I was reading it, I am now less sure they looked at in </w:t>
      </w:r>
      <w:proofErr w:type="gramStart"/>
      <w:r>
        <w:t>vivo  brown</w:t>
      </w:r>
      <w:proofErr w:type="gramEnd"/>
      <w:r>
        <w:t xml:space="preserve"> adipocytes and non-MG WAT </w:t>
      </w:r>
      <w:r w:rsidRPr="00091318">
        <w:t>https://www.ncbi.nlm.nih.gov/pmc/articles/PMC6535147/</w:t>
      </w:r>
    </w:p>
  </w:comment>
  <w:comment w:id="15" w:author="Noura El Habbal" w:date="2021-05-12T02:41:00Z" w:initials="NEH">
    <w:p w14:paraId="23BD7E4A" w14:textId="7E953403" w:rsidR="00D66383" w:rsidRDefault="00D66383">
      <w:pPr>
        <w:pStyle w:val="CommentText"/>
      </w:pPr>
      <w:r>
        <w:rPr>
          <w:rStyle w:val="CommentReference"/>
        </w:rPr>
        <w:annotationRef/>
      </w:r>
      <w:proofErr w:type="gramStart"/>
      <w:r>
        <w:t>Oh</w:t>
      </w:r>
      <w:proofErr w:type="gramEnd"/>
      <w:r>
        <w:t xml:space="preserve"> found their older paper saying adiponectin </w:t>
      </w:r>
      <w:proofErr w:type="spellStart"/>
      <w:r>
        <w:t>cre</w:t>
      </w:r>
      <w:proofErr w:type="spellEnd"/>
      <w:r>
        <w:t xml:space="preserve"> affects BAT and Wat so I will add it. PLEASE </w:t>
      </w:r>
      <w:proofErr w:type="gramStart"/>
      <w:r>
        <w:t>CHECK</w:t>
      </w:r>
      <w:r w:rsidRPr="00091318">
        <w:t xml:space="preserve"> </w:t>
      </w:r>
      <w:r>
        <w:t>,</w:t>
      </w:r>
      <w:proofErr w:type="gramEnd"/>
      <w:r>
        <w:t xml:space="preserve"> this is a different Wang</w:t>
      </w:r>
    </w:p>
    <w:p w14:paraId="14BE5215" w14:textId="18AF9A41" w:rsidR="00D66383" w:rsidRDefault="00D66383">
      <w:pPr>
        <w:pStyle w:val="CommentText"/>
      </w:pPr>
      <w:r w:rsidRPr="00091318">
        <w:t>https://www.ncbi.nlm.nih.gov/pmc/articles/PMC2875825/</w:t>
      </w:r>
    </w:p>
  </w:comment>
  <w:comment w:id="20" w:author="Dave Bridges" w:date="2021-05-11T09:47:00Z" w:initials="DB">
    <w:p w14:paraId="56816579" w14:textId="427D0B44" w:rsidR="00D66383" w:rsidRDefault="00D66383">
      <w:pPr>
        <w:pStyle w:val="CommentText"/>
      </w:pPr>
      <w:r>
        <w:rPr>
          <w:rStyle w:val="CommentReference"/>
        </w:rPr>
        <w:annotationRef/>
      </w:r>
      <w:r>
        <w:t xml:space="preserve">Not </w:t>
      </w:r>
      <w:proofErr w:type="spellStart"/>
      <w:r>
        <w:t>mU</w:t>
      </w:r>
      <w:proofErr w:type="spellEnd"/>
      <w:r>
        <w:t>?</w:t>
      </w:r>
    </w:p>
  </w:comment>
  <w:comment w:id="21" w:author="Noura El Habbal" w:date="2021-05-12T02:54:00Z" w:initials="NEH">
    <w:p w14:paraId="2AC9C2CB" w14:textId="35F8BA5C" w:rsidR="00D66383" w:rsidRDefault="00D66383">
      <w:pPr>
        <w:pStyle w:val="CommentText"/>
      </w:pPr>
      <w:r>
        <w:rPr>
          <w:rStyle w:val="CommentReference"/>
        </w:rPr>
        <w:annotationRef/>
      </w:r>
      <w:proofErr w:type="gramStart"/>
      <w:r>
        <w:t>So</w:t>
      </w:r>
      <w:proofErr w:type="gramEnd"/>
      <w:r>
        <w:t xml:space="preserve">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28" w:author="Dave Bridges" w:date="2021-04-02T10:19:00Z" w:initials="DB">
    <w:p w14:paraId="709A879C" w14:textId="178A71B2" w:rsidR="00D66383" w:rsidRDefault="00D66383">
      <w:pPr>
        <w:pStyle w:val="CommentText"/>
      </w:pPr>
      <w:r>
        <w:rPr>
          <w:rStyle w:val="CommentReference"/>
        </w:rPr>
        <w:annotationRef/>
      </w:r>
      <w:r>
        <w:t>need details on which sequencer.</w:t>
      </w:r>
    </w:p>
  </w:comment>
  <w:comment w:id="29" w:author="Dave Bridges" w:date="2021-05-12T08:11:00Z" w:initials="DB">
    <w:p w14:paraId="1248C32F" w14:textId="68ECFBE1" w:rsidR="004C6AE5" w:rsidRDefault="004C6AE5">
      <w:pPr>
        <w:pStyle w:val="CommentText"/>
      </w:pPr>
      <w:r>
        <w:rPr>
          <w:rStyle w:val="CommentReference"/>
        </w:rPr>
        <w:annotationRef/>
      </w:r>
      <w:r>
        <w:t xml:space="preserve">This should be in the </w:t>
      </w:r>
      <w:proofErr w:type="spellStart"/>
      <w:r>
        <w:t>MCores</w:t>
      </w:r>
      <w:proofErr w:type="spellEnd"/>
      <w:r>
        <w:t xml:space="preserve"> info, </w:t>
      </w:r>
      <w:proofErr w:type="spellStart"/>
      <w:r>
        <w:t>its</w:t>
      </w:r>
      <w:proofErr w:type="spellEnd"/>
      <w:r>
        <w:t xml:space="preserve"> probably an HT2500 or HT2000</w:t>
      </w:r>
    </w:p>
  </w:comment>
  <w:comment w:id="30" w:author="Dave Bridges" w:date="2021-03-12T11:05:00Z" w:initials="DB">
    <w:p w14:paraId="5A547272" w14:textId="77777777" w:rsidR="00D66383" w:rsidRDefault="00D66383" w:rsidP="00A47D44">
      <w:pPr>
        <w:pStyle w:val="CommentText"/>
      </w:pPr>
      <w:r>
        <w:rPr>
          <w:rStyle w:val="CommentReference"/>
        </w:rPr>
        <w:annotationRef/>
      </w:r>
      <w:r>
        <w:t>add provisional GSE number</w:t>
      </w:r>
    </w:p>
  </w:comment>
  <w:comment w:id="31" w:author="Dave Bridges" w:date="2021-05-11T09:29:00Z" w:initials="DB">
    <w:p w14:paraId="09952818" w14:textId="52C20E08" w:rsidR="00D66383" w:rsidRDefault="00D66383">
      <w:pPr>
        <w:pStyle w:val="CommentText"/>
      </w:pPr>
      <w:r>
        <w:rPr>
          <w:rStyle w:val="CommentReference"/>
        </w:rPr>
        <w:annotationRef/>
      </w:r>
      <w:r>
        <w:t xml:space="preserve">Is there a reference for </w:t>
      </w:r>
      <w:proofErr w:type="gramStart"/>
      <w:r>
        <w:t>this</w:t>
      </w:r>
      <w:proofErr w:type="gramEnd"/>
    </w:p>
  </w:comment>
  <w:comment w:id="38" w:author="Dave Bridges" w:date="2021-05-11T09:30:00Z" w:initials="DB">
    <w:p w14:paraId="34975B7B" w14:textId="364CD90E" w:rsidR="00D66383" w:rsidRDefault="00D66383">
      <w:pPr>
        <w:pStyle w:val="CommentText"/>
      </w:pPr>
      <w:r>
        <w:rPr>
          <w:rStyle w:val="CommentReference"/>
        </w:rPr>
        <w:annotationRef/>
      </w:r>
      <w:r>
        <w:t>What does s mean?</w:t>
      </w:r>
    </w:p>
  </w:comment>
  <w:comment w:id="39" w:author="Noura El Habbal" w:date="2021-05-12T03:08:00Z" w:initials="NEH">
    <w:p w14:paraId="47CD7791" w14:textId="027AE907" w:rsidR="00D66383" w:rsidRDefault="00D66383">
      <w:pPr>
        <w:pStyle w:val="CommentText"/>
      </w:pPr>
      <w:r>
        <w:rPr>
          <w:rStyle w:val="CommentReference"/>
        </w:rPr>
        <w:annotationRef/>
      </w:r>
      <w:r>
        <w:t>You deleted the “Measure” option. Unsure if it may be helpful to put it back since Allison had to click “Measure” to get the parameters</w:t>
      </w:r>
    </w:p>
  </w:comment>
  <w:comment w:id="40" w:author="Dave Bridges" w:date="2021-05-12T08:12:00Z" w:initials="DB">
    <w:p w14:paraId="569958E9" w14:textId="67F8A84C" w:rsidR="004C6AE5" w:rsidRDefault="004C6AE5">
      <w:pPr>
        <w:pStyle w:val="CommentText"/>
      </w:pPr>
      <w:r>
        <w:rPr>
          <w:rStyle w:val="CommentReference"/>
        </w:rPr>
        <w:annotationRef/>
      </w:r>
      <w:proofErr w:type="gramStart"/>
      <w:r>
        <w:t>No</w:t>
      </w:r>
      <w:proofErr w:type="gramEnd"/>
      <w:r>
        <w:t xml:space="preserve"> I think that’s a little too much detail, we just need to define how the options were set</w:t>
      </w:r>
    </w:p>
  </w:comment>
  <w:comment w:id="42" w:author="Dave Bridges" w:date="2021-05-11T09:32:00Z" w:initials="DB">
    <w:p w14:paraId="4E2F64B1" w14:textId="7C8F2FEF" w:rsidR="00D66383" w:rsidRDefault="00D66383">
      <w:pPr>
        <w:pStyle w:val="CommentText"/>
      </w:pPr>
      <w:r>
        <w:rPr>
          <w:rStyle w:val="CommentReference"/>
        </w:rPr>
        <w:annotationRef/>
      </w:r>
      <w:r>
        <w:t>Add reference (type citation in R to get it)</w:t>
      </w:r>
    </w:p>
  </w:comment>
  <w:comment w:id="43" w:author="Noura El Habbal" w:date="2021-05-12T03:14:00Z" w:initials="NEH">
    <w:p w14:paraId="234D1887" w14:textId="527EF246" w:rsidR="00D66383" w:rsidRDefault="00D66383">
      <w:pPr>
        <w:pStyle w:val="CommentText"/>
      </w:pPr>
      <w:r>
        <w:rPr>
          <w:rStyle w:val="CommentReference"/>
        </w:rPr>
        <w:annotationRef/>
      </w:r>
      <w:r>
        <w:t xml:space="preserve">This is what I got for referencing. Is it correct? </w:t>
      </w:r>
    </w:p>
  </w:comment>
  <w:comment w:id="44" w:author="Dave Bridges" w:date="2021-05-12T08:13:00Z" w:initials="DB">
    <w:p w14:paraId="495D5CC0" w14:textId="49B0EA58" w:rsidR="004C6AE5" w:rsidRDefault="004C6AE5">
      <w:pPr>
        <w:pStyle w:val="CommentText"/>
      </w:pPr>
      <w:r>
        <w:rPr>
          <w:rStyle w:val="CommentReference"/>
        </w:rPr>
        <w:annotationRef/>
      </w:r>
      <w:r>
        <w:t>yes</w:t>
      </w:r>
    </w:p>
  </w:comment>
  <w:comment w:id="52" w:author="Dave Bridges" w:date="2021-05-11T09:32:00Z" w:initials="DB">
    <w:p w14:paraId="22C581B2" w14:textId="4FDCD007" w:rsidR="00D66383" w:rsidRDefault="00D66383">
      <w:pPr>
        <w:pStyle w:val="CommentText"/>
      </w:pPr>
      <w:r>
        <w:rPr>
          <w:rStyle w:val="CommentReference"/>
        </w:rPr>
        <w:annotationRef/>
      </w:r>
      <w:r>
        <w:t>Add version and reference</w:t>
      </w:r>
    </w:p>
  </w:comment>
  <w:comment w:id="53" w:author="Noura El Habbal" w:date="2021-05-12T03:16:00Z" w:initials="NEH">
    <w:p w14:paraId="349C2FAD" w14:textId="77777777" w:rsidR="00D66383" w:rsidRDefault="00D66383">
      <w:pPr>
        <w:pStyle w:val="CommentText"/>
      </w:pPr>
      <w:r>
        <w:rPr>
          <w:rStyle w:val="CommentReference"/>
        </w:rPr>
        <w:annotationRef/>
      </w:r>
      <w:proofErr w:type="spellStart"/>
      <w:r>
        <w:t>Tthis</w:t>
      </w:r>
      <w:proofErr w:type="spellEnd"/>
      <w:r>
        <w:t xml:space="preserve"> is what R says to use for citation(lme4)</w:t>
      </w:r>
    </w:p>
    <w:p w14:paraId="0B65B76E" w14:textId="77777777" w:rsidR="00D66383" w:rsidRDefault="00D66383" w:rsidP="00DD6D83">
      <w:pPr>
        <w:pStyle w:val="CommentText"/>
      </w:pP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10B0E400" w14:textId="77777777" w:rsidR="00D66383" w:rsidRDefault="00D66383" w:rsidP="00DD6D83">
      <w:pPr>
        <w:pStyle w:val="CommentText"/>
      </w:pPr>
      <w:r>
        <w:t xml:space="preserve">  Journal of Statistical Software, 67(1), 1-48. doi:10.18637/</w:t>
      </w:r>
      <w:proofErr w:type="gramStart"/>
      <w:r>
        <w:t>jss.v067.i</w:t>
      </w:r>
      <w:proofErr w:type="gramEnd"/>
      <w:r>
        <w:t>01.</w:t>
      </w:r>
    </w:p>
    <w:p w14:paraId="20A7A371" w14:textId="77777777" w:rsidR="00D66383" w:rsidRDefault="00D66383" w:rsidP="00DD6D83">
      <w:pPr>
        <w:pStyle w:val="CommentText"/>
      </w:pPr>
    </w:p>
    <w:p w14:paraId="783AEAEA" w14:textId="25CE2086" w:rsidR="00D66383" w:rsidRDefault="00D66383" w:rsidP="00DD6D83">
      <w:pPr>
        <w:pStyle w:val="CommentText"/>
      </w:pPr>
      <w:r>
        <w:t xml:space="preserve">I googled the version for </w:t>
      </w:r>
      <w:proofErr w:type="spellStart"/>
      <w:r>
        <w:t>dec</w:t>
      </w:r>
      <w:proofErr w:type="spellEnd"/>
      <w:r>
        <w:t xml:space="preserve"> 2020 and </w:t>
      </w:r>
      <w:proofErr w:type="spellStart"/>
      <w:r>
        <w:t>itt</w:t>
      </w:r>
      <w:proofErr w:type="spellEnd"/>
      <w:r>
        <w:t xml:space="preserve"> is 1.1-26. How do I check this? </w:t>
      </w:r>
    </w:p>
  </w:comment>
  <w:comment w:id="54" w:author="Dave Bridges" w:date="2021-05-12T08:13:00Z" w:initials="DB">
    <w:p w14:paraId="231AFC60" w14:textId="55806AA6" w:rsidR="004C6AE5" w:rsidRDefault="004C6AE5">
      <w:pPr>
        <w:pStyle w:val="CommentText"/>
      </w:pPr>
      <w:r>
        <w:rPr>
          <w:rStyle w:val="CommentReference"/>
        </w:rPr>
        <w:annotationRef/>
      </w:r>
      <w:r>
        <w:t xml:space="preserve">The version is at the end of all the scripts under Session Information.  </w:t>
      </w:r>
      <w:proofErr w:type="spellStart"/>
      <w:r>
        <w:t>Its</w:t>
      </w:r>
      <w:proofErr w:type="spellEnd"/>
      <w:r>
        <w:t xml:space="preserve"> probably that though.  Reference looks correct.</w:t>
      </w:r>
    </w:p>
  </w:comment>
  <w:comment w:id="56" w:author="Noura El Habbal" w:date="2021-05-11T01:11:00Z" w:initials="NEH">
    <w:p w14:paraId="41323CAB" w14:textId="3401B820" w:rsidR="00D66383" w:rsidRDefault="00D66383">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57" w:author="Noura El Habbal" w:date="2021-05-11T01:33:00Z" w:initials="NEH">
    <w:p w14:paraId="09E41273" w14:textId="7EFD1414" w:rsidR="00D66383" w:rsidRDefault="00D66383">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58" w:author="Noura El Habbal" w:date="2021-04-26T16:53:00Z" w:initials="NEH">
    <w:p w14:paraId="470B2AD1" w14:textId="530E5E7B" w:rsidR="00D66383" w:rsidRDefault="00D66383">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59" w:author="Dave Bridges" w:date="2021-04-28T12:00:00Z" w:initials="DB">
    <w:p w14:paraId="2A326927" w14:textId="1C5A2FEC" w:rsidR="00D66383" w:rsidRDefault="00D66383">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60" w:author="Noura El Habbal" w:date="2021-05-11T01:12:00Z" w:initials="NEH">
    <w:p w14:paraId="28EEFA4E" w14:textId="4E2A7E19" w:rsidR="00D66383" w:rsidRDefault="00D66383">
      <w:pPr>
        <w:pStyle w:val="CommentText"/>
      </w:pPr>
      <w:r>
        <w:rPr>
          <w:rStyle w:val="CommentReference"/>
        </w:rPr>
        <w:annotationRef/>
      </w:r>
      <w:r>
        <w:t>Effect size mentioned here. Would be worth adding it to the other pathways that were downregulated once these are added (comment above)</w:t>
      </w:r>
    </w:p>
  </w:comment>
  <w:comment w:id="61" w:author="Dave Bridges" w:date="2021-04-28T12:10:00Z" w:initials="DB">
    <w:p w14:paraId="2A8FBB06" w14:textId="77777777" w:rsidR="00D66383" w:rsidRDefault="00D6638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66383" w:rsidRDefault="00D6638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62" w:author="Noura El Habbal" w:date="2021-05-11T02:19:00Z" w:initials="NEH">
    <w:p w14:paraId="2F6300ED" w14:textId="3EB02ABE" w:rsidR="00D66383" w:rsidRDefault="00D66383">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63" w:author="Dave Bridges" w:date="2021-04-28T12:10:00Z" w:initials="DB">
    <w:p w14:paraId="45A96A03" w14:textId="2EE5F6D6" w:rsidR="00D66383" w:rsidRDefault="00D66383">
      <w:pPr>
        <w:pStyle w:val="CommentText"/>
      </w:pPr>
      <w:r>
        <w:rPr>
          <w:rStyle w:val="CommentReference"/>
        </w:rPr>
        <w:annotationRef/>
      </w:r>
      <w:r>
        <w:t>Add refs</w:t>
      </w:r>
    </w:p>
  </w:comment>
  <w:comment w:id="64" w:author="Noura El Habbal" w:date="2021-05-11T02:26:00Z" w:initials="NEH">
    <w:p w14:paraId="0D587415" w14:textId="4497F01A" w:rsidR="00D66383" w:rsidRDefault="00D66383">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D66383" w:rsidRDefault="00D66383">
      <w:pPr>
        <w:pStyle w:val="CommentText"/>
      </w:pPr>
    </w:p>
    <w:p w14:paraId="1F7E76B4" w14:textId="77777777" w:rsidR="00D66383" w:rsidRDefault="00D66383">
      <w:pPr>
        <w:pStyle w:val="CommentText"/>
      </w:pPr>
    </w:p>
    <w:p w14:paraId="02CA0422" w14:textId="1A6B6638" w:rsidR="00D66383" w:rsidRDefault="00D66383">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65" w:author="Dave Bridges" w:date="2021-04-28T12:38:00Z" w:initials="DB">
    <w:p w14:paraId="6C1EE19A" w14:textId="40E1ACD0" w:rsidR="00D66383" w:rsidRDefault="00D66383">
      <w:pPr>
        <w:pStyle w:val="CommentText"/>
      </w:pPr>
      <w:r>
        <w:rPr>
          <w:rStyle w:val="CommentReference"/>
        </w:rPr>
        <w:annotationRef/>
      </w:r>
      <w:r>
        <w:t>Polka and lee</w:t>
      </w:r>
    </w:p>
  </w:comment>
  <w:comment w:id="66" w:author="Noura El Habbal" w:date="2021-05-11T03:15:00Z" w:initials="NEH">
    <w:p w14:paraId="10E8DAE5" w14:textId="694BB3DA" w:rsidR="00D66383" w:rsidRDefault="00D66383">
      <w:pPr>
        <w:pStyle w:val="CommentText"/>
      </w:pPr>
      <w:r>
        <w:rPr>
          <w:rStyle w:val="CommentReference"/>
        </w:rPr>
        <w:annotationRef/>
      </w:r>
      <w:r>
        <w:t>Added both refs</w:t>
      </w:r>
    </w:p>
  </w:comment>
  <w:comment w:id="67" w:author="Noura El Habbal" w:date="2021-05-11T03:22:00Z" w:initials="NEH">
    <w:p w14:paraId="4D22265F" w14:textId="5032F949" w:rsidR="00D66383" w:rsidRDefault="00D66383">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68" w:author="Dave Bridges" w:date="2021-04-28T12:47:00Z" w:initials="DB">
    <w:p w14:paraId="295EE00F" w14:textId="33F26D7B" w:rsidR="00D66383" w:rsidRDefault="00D66383">
      <w:pPr>
        <w:pStyle w:val="CommentText"/>
      </w:pPr>
      <w:r>
        <w:rPr>
          <w:rStyle w:val="CommentReference"/>
        </w:rPr>
        <w:annotationRef/>
      </w:r>
      <w:proofErr w:type="spellStart"/>
      <w:r>
        <w:t>magdalon</w:t>
      </w:r>
      <w:proofErr w:type="spellEnd"/>
    </w:p>
  </w:comment>
  <w:comment w:id="69" w:author="Noura El Habbal" w:date="2021-05-11T03:20:00Z" w:initials="NEH">
    <w:p w14:paraId="6734FDE4" w14:textId="015F9282" w:rsidR="00D66383" w:rsidRDefault="00D66383" w:rsidP="00563308">
      <w:r>
        <w:rPr>
          <w:rStyle w:val="CommentReference"/>
        </w:rPr>
        <w:annotationRef/>
      </w:r>
      <w:r>
        <w:t xml:space="preserve">reference added but unsur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70"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70"/>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71" w:author="Noura El Habbal" w:date="2021-05-11T03:24:00Z" w:initials="NEH">
    <w:p w14:paraId="05F3B5EE" w14:textId="37617886" w:rsidR="00D66383" w:rsidRDefault="00D66383"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72" w:author="Dave Bridges" w:date="2021-04-28T14:52:00Z" w:initials="DB">
    <w:p w14:paraId="25E750A6" w14:textId="57B3C5E0" w:rsidR="00D66383" w:rsidRDefault="00D66383">
      <w:pPr>
        <w:pStyle w:val="CommentText"/>
      </w:pPr>
      <w:r>
        <w:rPr>
          <w:rStyle w:val="CommentReference"/>
        </w:rPr>
        <w:annotationRef/>
      </w:r>
      <w:r>
        <w:t>Dave revise</w:t>
      </w:r>
    </w:p>
  </w:comment>
  <w:comment w:id="73" w:author="Noura El Habbal" w:date="2021-05-11T03:25:00Z" w:initials="NEH">
    <w:p w14:paraId="44275AF0" w14:textId="77777777" w:rsidR="00D66383" w:rsidRDefault="00D66383" w:rsidP="009913D7">
      <w:pPr>
        <w:pStyle w:val="CommentText"/>
      </w:pPr>
      <w:r>
        <w:rPr>
          <w:rStyle w:val="CommentReference"/>
        </w:rPr>
        <w:annotationRef/>
      </w:r>
      <w:r>
        <w:t xml:space="preserve">Should we add plin4 here too to speak to potential different mtorc1 mechanisms in MG adipocytes export? </w:t>
      </w:r>
    </w:p>
  </w:comment>
  <w:comment w:id="74" w:author="Dave Bridges" w:date="2021-04-28T14:54:00Z" w:initials="DB">
    <w:p w14:paraId="7983658E" w14:textId="5CF124FB" w:rsidR="00D66383" w:rsidRDefault="00D66383">
      <w:pPr>
        <w:pStyle w:val="CommentText"/>
      </w:pPr>
      <w:r>
        <w:rPr>
          <w:rStyle w:val="CommentReference"/>
        </w:rPr>
        <w:annotationRef/>
      </w:r>
      <w:r>
        <w:t>Add MMTV-</w:t>
      </w:r>
      <w:proofErr w:type="spellStart"/>
      <w:r>
        <w:t>Cre</w:t>
      </w:r>
      <w:proofErr w:type="spellEnd"/>
      <w:r>
        <w:t xml:space="preserve"> TSC knockout</w:t>
      </w:r>
    </w:p>
  </w:comment>
  <w:comment w:id="75" w:author="Noura El Habbal" w:date="2021-05-11T03:40:00Z" w:initials="NEH">
    <w:p w14:paraId="34CE973C" w14:textId="77777777" w:rsidR="00D66383" w:rsidRDefault="00D66383">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D66383" w:rsidRDefault="00D66383">
      <w:pPr>
        <w:pStyle w:val="CommentText"/>
      </w:pPr>
      <w:r>
        <w:t xml:space="preserve">Will add another paper though which is this one </w:t>
      </w:r>
      <w:r w:rsidRPr="00E04FF1">
        <w:t>https://www.ncbi.nlm.nih.gov/pmc/articles/PMC4200870/</w:t>
      </w:r>
    </w:p>
  </w:comment>
  <w:comment w:id="77" w:author="Dave Bridges" w:date="2021-04-28T13:10:00Z" w:initials="DB">
    <w:p w14:paraId="49905DA3" w14:textId="272473FD" w:rsidR="00D66383" w:rsidRDefault="00D66383">
      <w:pPr>
        <w:pStyle w:val="CommentText"/>
      </w:pPr>
      <w:r>
        <w:rPr>
          <w:rStyle w:val="CommentReference"/>
        </w:rPr>
        <w:annotationRef/>
      </w:r>
      <w:r>
        <w:t>Talk about things that are relevant to DHA benefits</w:t>
      </w:r>
    </w:p>
  </w:comment>
  <w:comment w:id="78" w:author="Noura El Habbal" w:date="2021-05-11T04:01:00Z" w:initials="NEH">
    <w:p w14:paraId="740134ED" w14:textId="77777777" w:rsidR="00D66383" w:rsidRDefault="00D66383">
      <w:pPr>
        <w:pStyle w:val="CommentText"/>
      </w:pPr>
      <w:r>
        <w:rPr>
          <w:rStyle w:val="CommentReference"/>
        </w:rPr>
        <w:annotationRef/>
      </w:r>
      <w:r>
        <w:t>Not a lot of data out there, many conflicting or finding no effect- added these 2</w:t>
      </w:r>
    </w:p>
    <w:p w14:paraId="74E8FE45" w14:textId="283DBD61" w:rsidR="00D66383" w:rsidRDefault="00652F75">
      <w:pPr>
        <w:pStyle w:val="CommentText"/>
      </w:pPr>
      <w:hyperlink r:id="rId7" w:history="1">
        <w:r w:rsidR="00D66383" w:rsidRPr="00447091">
          <w:rPr>
            <w:rStyle w:val="Hyperlink"/>
          </w:rPr>
          <w:t>https://academic.oup.com/ajcn/article/82/1/125/4863316</w:t>
        </w:r>
      </w:hyperlink>
    </w:p>
    <w:p w14:paraId="29B02E2D" w14:textId="590985E3" w:rsidR="00D66383" w:rsidRDefault="00652F75">
      <w:pPr>
        <w:pStyle w:val="CommentText"/>
      </w:pPr>
      <w:hyperlink r:id="rId8" w:history="1">
        <w:r w:rsidR="00D66383" w:rsidRPr="00447091">
          <w:rPr>
            <w:rStyle w:val="Hyperlink"/>
          </w:rPr>
          <w:t>https://pediatrics.aappublications.org/content/122/2/e472.long</w:t>
        </w:r>
      </w:hyperlink>
    </w:p>
    <w:p w14:paraId="2A1B7B4E" w14:textId="2B1D9A2B" w:rsidR="00D66383" w:rsidRDefault="00D66383">
      <w:pPr>
        <w:pStyle w:val="CommentText"/>
      </w:pPr>
    </w:p>
  </w:comment>
  <w:comment w:id="81" w:author="Dave Bridges" w:date="2021-04-28T13:11:00Z" w:initials="DB">
    <w:p w14:paraId="1FDBF7FA" w14:textId="0FE445F2" w:rsidR="00D66383" w:rsidRDefault="00D66383">
      <w:pPr>
        <w:pStyle w:val="CommentText"/>
      </w:pPr>
      <w:r>
        <w:rPr>
          <w:rStyle w:val="CommentReference"/>
        </w:rPr>
        <w:annotationRef/>
      </w:r>
      <w:r>
        <w:t>Add ref</w:t>
      </w:r>
    </w:p>
  </w:comment>
  <w:comment w:id="82" w:author="Noura El Habbal" w:date="2021-05-11T04:03:00Z" w:initials="NEH">
    <w:p w14:paraId="7B3D2B41" w14:textId="2BE8FDB9" w:rsidR="00D66383" w:rsidRDefault="00D66383">
      <w:pPr>
        <w:pStyle w:val="CommentText"/>
      </w:pPr>
      <w:r>
        <w:rPr>
          <w:rStyle w:val="CommentReference"/>
        </w:rPr>
        <w:annotationRef/>
      </w:r>
      <w:r>
        <w:t xml:space="preserve">I added this one </w:t>
      </w:r>
      <w:r w:rsidRPr="00442D6F">
        <w:t>https://www.nature.com/articles/nature13241</w:t>
      </w:r>
    </w:p>
  </w:comment>
  <w:comment w:id="79" w:author="Dave Bridges" w:date="2021-04-28T14:58:00Z" w:initials="DB">
    <w:p w14:paraId="52D0ADE8" w14:textId="15D35FDC" w:rsidR="00D66383" w:rsidRDefault="00D66383">
      <w:pPr>
        <w:pStyle w:val="CommentText"/>
      </w:pPr>
      <w:r>
        <w:rPr>
          <w:rStyle w:val="CommentReference"/>
        </w:rPr>
        <w:annotationRef/>
      </w:r>
      <w:r>
        <w:t>Also talk about other EPA-&gt;DHA genes not being different.</w:t>
      </w:r>
    </w:p>
  </w:comment>
  <w:comment w:id="80" w:author="Noura El Habbal" w:date="2021-05-11T04:04:00Z" w:initials="NEH">
    <w:p w14:paraId="6D45D127" w14:textId="4DD33E32" w:rsidR="00D66383" w:rsidRDefault="00D66383">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83" w:author="Noura El Habbal" w:date="2021-05-11T01:20:00Z" w:initials="NEH">
    <w:p w14:paraId="046B2136" w14:textId="787E214E" w:rsidR="00D66383" w:rsidRDefault="00D66383">
      <w:pPr>
        <w:pStyle w:val="CommentText"/>
      </w:pPr>
      <w:r>
        <w:rPr>
          <w:rStyle w:val="CommentReference"/>
        </w:rPr>
        <w:annotationRef/>
      </w:r>
      <w:r>
        <w:t>Including …? Which enzymes?</w:t>
      </w:r>
    </w:p>
  </w:comment>
  <w:comment w:id="84" w:author="Dave Bridges" w:date="2021-05-11T09:55:00Z" w:initials="DB">
    <w:p w14:paraId="1A69D84F" w14:textId="1C52A4C5" w:rsidR="00D66383" w:rsidRDefault="00D66383">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85" w:author="Dave Bridges" w:date="2021-05-11T09:58:00Z" w:initials="DB">
    <w:p w14:paraId="3D413F67" w14:textId="745278D2" w:rsidR="00D66383" w:rsidRDefault="00D66383">
      <w:pPr>
        <w:pStyle w:val="CommentText"/>
      </w:pPr>
      <w:r>
        <w:rPr>
          <w:rStyle w:val="CommentReference"/>
        </w:rPr>
        <w:annotationRef/>
      </w:r>
      <w:r>
        <w:t xml:space="preserve">Right </w:t>
      </w:r>
      <w:proofErr w:type="gramStart"/>
      <w:r>
        <w:t>now</w:t>
      </w:r>
      <w:proofErr w:type="gramEnd"/>
      <w:r>
        <w:t xml:space="preserve"> molly and </w:t>
      </w:r>
      <w:proofErr w:type="spellStart"/>
      <w:r>
        <w:t>zach</w:t>
      </w:r>
      <w:proofErr w:type="spellEnd"/>
      <w:r>
        <w:t xml:space="preserve"> are only listed under the last criteria so add if </w:t>
      </w:r>
      <w:proofErr w:type="spellStart"/>
      <w:r>
        <w:t>im</w:t>
      </w:r>
      <w:proofErr w:type="spellEnd"/>
      <w:r>
        <w:t xml:space="preserve"> missing anything.</w:t>
      </w:r>
    </w:p>
  </w:comment>
  <w:comment w:id="86" w:author="Noura El Habbal" w:date="2021-05-11T23:15:00Z" w:initials="NEH">
    <w:p w14:paraId="38E03CE6" w14:textId="77777777" w:rsidR="00D66383" w:rsidRDefault="00D66383">
      <w:pPr>
        <w:pStyle w:val="CommentText"/>
      </w:pPr>
      <w:r>
        <w:rPr>
          <w:rStyle w:val="CommentReference"/>
        </w:rPr>
        <w:annotationRef/>
      </w:r>
      <w:proofErr w:type="gramStart"/>
      <w:r>
        <w:t>So</w:t>
      </w:r>
      <w:proofErr w:type="gramEnd"/>
      <w:r>
        <w:t xml:space="preserve"> Molly and Zach did some data collection.</w:t>
      </w:r>
    </w:p>
    <w:p w14:paraId="7CDBA87E" w14:textId="25AA801D" w:rsidR="00D66383" w:rsidRDefault="00D66383">
      <w:pPr>
        <w:pStyle w:val="CommentText"/>
      </w:pPr>
      <w:r>
        <w:t>Molly did weights, milk volume experiments.</w:t>
      </w:r>
    </w:p>
    <w:p w14:paraId="05E783BA" w14:textId="70AC5F18" w:rsidR="00D66383" w:rsidRDefault="00D66383">
      <w:pPr>
        <w:pStyle w:val="CommentText"/>
      </w:pPr>
      <w:r>
        <w:t xml:space="preserve">Zach did protein and fat analysis for batch 1 then taught me how to do them for batch 2. </w:t>
      </w:r>
      <w:proofErr w:type="gramStart"/>
      <w:r>
        <w:t>so</w:t>
      </w:r>
      <w:proofErr w:type="gramEnd"/>
      <w:r>
        <w:t xml:space="preserve"> I would list them under investigation along with </w:t>
      </w:r>
      <w:proofErr w:type="spellStart"/>
      <w:r>
        <w:t>JeAnna</w:t>
      </w:r>
      <w:proofErr w:type="spellEnd"/>
      <w:r>
        <w:t xml:space="preserve">. Thoughts?  </w:t>
      </w:r>
    </w:p>
  </w:comment>
  <w:comment w:id="88" w:author="Noura El Habbal" w:date="2021-05-11T07:26:00Z" w:initials="NEH">
    <w:p w14:paraId="0ABE9D37" w14:textId="029800D8" w:rsidR="00D66383" w:rsidRDefault="00D66383">
      <w:pPr>
        <w:pStyle w:val="CommentText"/>
      </w:pPr>
      <w:r>
        <w:rPr>
          <w:rStyle w:val="CommentReference"/>
        </w:rPr>
        <w:annotationRef/>
      </w:r>
      <w:r>
        <w:t>I cannot see the figures here so will leave this to Dave or I can add it later when I see the im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7F4162FB" w15:paraIdParent="13A2D5D7" w15:done="0"/>
  <w15:commentEx w15:paraId="287B6876" w15:done="0"/>
  <w15:commentEx w15:paraId="72BE7F3C" w15:paraIdParent="287B6876" w15:done="0"/>
  <w15:commentEx w15:paraId="1D819A30" w15:paraIdParent="287B6876" w15:done="0"/>
  <w15:commentEx w15:paraId="41D78702" w15:done="0"/>
  <w15:commentEx w15:paraId="44CA1354" w15:done="0"/>
  <w15:commentEx w15:paraId="2C2BFA2C" w15:paraIdParent="44CA1354" w15:done="0"/>
  <w15:commentEx w15:paraId="39043A70" w15:paraIdParent="44CA1354" w15:done="0"/>
  <w15:commentEx w15:paraId="14BE5215" w15:paraIdParent="44CA1354" w15:done="0"/>
  <w15:commentEx w15:paraId="56816579" w15:done="0"/>
  <w15:commentEx w15:paraId="2AC9C2CB" w15:paraIdParent="56816579" w15:done="0"/>
  <w15:commentEx w15:paraId="709A879C" w15:done="0"/>
  <w15:commentEx w15:paraId="1248C32F" w15:paraIdParent="709A879C" w15:done="0"/>
  <w15:commentEx w15:paraId="5A547272" w15:done="0"/>
  <w15:commentEx w15:paraId="09952818" w15:done="0"/>
  <w15:commentEx w15:paraId="34975B7B" w15:done="0"/>
  <w15:commentEx w15:paraId="47CD7791" w15:done="0"/>
  <w15:commentEx w15:paraId="569958E9" w15:paraIdParent="47CD7791" w15:done="0"/>
  <w15:commentEx w15:paraId="4E2F64B1" w15:done="0"/>
  <w15:commentEx w15:paraId="234D1887" w15:paraIdParent="4E2F64B1" w15:done="0"/>
  <w15:commentEx w15:paraId="495D5CC0" w15:paraIdParent="4E2F64B1" w15:done="0"/>
  <w15:commentEx w15:paraId="22C581B2" w15:done="0"/>
  <w15:commentEx w15:paraId="783AEAEA" w15:paraIdParent="22C581B2" w15:done="0"/>
  <w15:commentEx w15:paraId="231AFC60" w15:paraIdParent="22C581B2"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05E783BA" w15:paraIdParent="3D413F67" w15:done="0"/>
  <w15:commentEx w15:paraId="0ABE9D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7F4162FB" w16cid:durableId="24460B3D"/>
  <w16cid:commentId w16cid:paraId="287B6876" w16cid:durableId="2444CFD5"/>
  <w16cid:commentId w16cid:paraId="72BE7F3C" w16cid:durableId="2445B71E"/>
  <w16cid:commentId w16cid:paraId="1D819A30" w16cid:durableId="2445B7BA"/>
  <w16cid:commentId w16cid:paraId="41D78702" w16cid:durableId="24460BBF"/>
  <w16cid:commentId w16cid:paraId="44CA1354" w16cid:durableId="2444D02A"/>
  <w16cid:commentId w16cid:paraId="2C2BFA2C" w16cid:durableId="2444D0EB"/>
  <w16cid:commentId w16cid:paraId="39043A70" w16cid:durableId="2445BDD4"/>
  <w16cid:commentId w16cid:paraId="14BE5215" w16cid:durableId="2445BEEA"/>
  <w16cid:commentId w16cid:paraId="56816579" w16cid:durableId="2444D146"/>
  <w16cid:commentId w16cid:paraId="2AC9C2CB" w16cid:durableId="2445C1D3"/>
  <w16cid:commentId w16cid:paraId="709A879C" w16cid:durableId="24116E2A"/>
  <w16cid:commentId w16cid:paraId="1248C32F" w16cid:durableId="24460C19"/>
  <w16cid:commentId w16cid:paraId="5A547272" w16cid:durableId="23F5C995"/>
  <w16cid:commentId w16cid:paraId="09952818" w16cid:durableId="2444CD14"/>
  <w16cid:commentId w16cid:paraId="34975B7B" w16cid:durableId="2444CD3B"/>
  <w16cid:commentId w16cid:paraId="47CD7791" w16cid:durableId="2445C51A"/>
  <w16cid:commentId w16cid:paraId="569958E9" w16cid:durableId="24460C70"/>
  <w16cid:commentId w16cid:paraId="4E2F64B1" w16cid:durableId="2444CDA8"/>
  <w16cid:commentId w16cid:paraId="234D1887" w16cid:durableId="2445C690"/>
  <w16cid:commentId w16cid:paraId="495D5CC0" w16cid:durableId="24460C95"/>
  <w16cid:commentId w16cid:paraId="22C581B2" w16cid:durableId="2444CDC5"/>
  <w16cid:commentId w16cid:paraId="783AEAEA" w16cid:durableId="2445C6F4"/>
  <w16cid:commentId w16cid:paraId="231AFC60" w16cid:durableId="24460CA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05E783BA" w16cid:durableId="24458E8E"/>
  <w16cid:commentId w16cid:paraId="0ABE9D37" w16cid:durableId="2444B0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DED08" w14:textId="77777777" w:rsidR="00652F75" w:rsidRDefault="00652F75" w:rsidP="006E77C5">
      <w:r>
        <w:separator/>
      </w:r>
    </w:p>
  </w:endnote>
  <w:endnote w:type="continuationSeparator" w:id="0">
    <w:p w14:paraId="6466819D" w14:textId="77777777" w:rsidR="00652F75" w:rsidRDefault="00652F7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B04E18" w14:textId="77777777" w:rsidR="00652F75" w:rsidRDefault="00652F75" w:rsidP="006E77C5">
      <w:r>
        <w:separator/>
      </w:r>
    </w:p>
  </w:footnote>
  <w:footnote w:type="continuationSeparator" w:id="0">
    <w:p w14:paraId="3FA009E0" w14:textId="77777777" w:rsidR="00652F75" w:rsidRDefault="00652F7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B1F07"/>
    <w:rsid w:val="000B7664"/>
    <w:rsid w:val="000C06E4"/>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F15"/>
    <w:rsid w:val="001745BF"/>
    <w:rsid w:val="0019645D"/>
    <w:rsid w:val="001B464E"/>
    <w:rsid w:val="001C215F"/>
    <w:rsid w:val="001C2BD3"/>
    <w:rsid w:val="001C3AE6"/>
    <w:rsid w:val="001D1FC9"/>
    <w:rsid w:val="001D22FF"/>
    <w:rsid w:val="001D7DB4"/>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2354"/>
    <w:rsid w:val="003A5362"/>
    <w:rsid w:val="003C2CE9"/>
    <w:rsid w:val="003C33B1"/>
    <w:rsid w:val="003D6E2D"/>
    <w:rsid w:val="003E1827"/>
    <w:rsid w:val="003F0902"/>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C6AE5"/>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911AC"/>
    <w:rsid w:val="005936B3"/>
    <w:rsid w:val="005A0878"/>
    <w:rsid w:val="005B0566"/>
    <w:rsid w:val="005B3319"/>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2126"/>
    <w:rsid w:val="006164B7"/>
    <w:rsid w:val="00616FF0"/>
    <w:rsid w:val="006203F4"/>
    <w:rsid w:val="0063716F"/>
    <w:rsid w:val="00641423"/>
    <w:rsid w:val="00645908"/>
    <w:rsid w:val="00647E73"/>
    <w:rsid w:val="00652F75"/>
    <w:rsid w:val="00664AFB"/>
    <w:rsid w:val="00665941"/>
    <w:rsid w:val="00667C7B"/>
    <w:rsid w:val="006711E2"/>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41207"/>
    <w:rsid w:val="007464D2"/>
    <w:rsid w:val="00746C90"/>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568"/>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45B2"/>
    <w:rsid w:val="009833B6"/>
    <w:rsid w:val="00987774"/>
    <w:rsid w:val="00987D6A"/>
    <w:rsid w:val="009913D7"/>
    <w:rsid w:val="00992119"/>
    <w:rsid w:val="0099284E"/>
    <w:rsid w:val="009970F3"/>
    <w:rsid w:val="00997DDE"/>
    <w:rsid w:val="009A1ED6"/>
    <w:rsid w:val="009B36EB"/>
    <w:rsid w:val="009C1150"/>
    <w:rsid w:val="009D5728"/>
    <w:rsid w:val="009E34AC"/>
    <w:rsid w:val="009F262F"/>
    <w:rsid w:val="009F294F"/>
    <w:rsid w:val="009F2971"/>
    <w:rsid w:val="009F5662"/>
    <w:rsid w:val="009F626C"/>
    <w:rsid w:val="00A006F3"/>
    <w:rsid w:val="00A041C1"/>
    <w:rsid w:val="00A21216"/>
    <w:rsid w:val="00A21486"/>
    <w:rsid w:val="00A25BC4"/>
    <w:rsid w:val="00A2667E"/>
    <w:rsid w:val="00A26992"/>
    <w:rsid w:val="00A3627A"/>
    <w:rsid w:val="00A404A1"/>
    <w:rsid w:val="00A443B5"/>
    <w:rsid w:val="00A46275"/>
    <w:rsid w:val="00A47D44"/>
    <w:rsid w:val="00A518F5"/>
    <w:rsid w:val="00A56B15"/>
    <w:rsid w:val="00A71819"/>
    <w:rsid w:val="00A7312E"/>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55B9"/>
    <w:rsid w:val="00B47D35"/>
    <w:rsid w:val="00B51BD4"/>
    <w:rsid w:val="00B54BBD"/>
    <w:rsid w:val="00B63146"/>
    <w:rsid w:val="00B64188"/>
    <w:rsid w:val="00B65BAA"/>
    <w:rsid w:val="00B70553"/>
    <w:rsid w:val="00B70B18"/>
    <w:rsid w:val="00B92C1B"/>
    <w:rsid w:val="00BA5ACE"/>
    <w:rsid w:val="00BA62B4"/>
    <w:rsid w:val="00BB0E3A"/>
    <w:rsid w:val="00BB3B3F"/>
    <w:rsid w:val="00BB6A28"/>
    <w:rsid w:val="00BC296F"/>
    <w:rsid w:val="00BD0A0D"/>
    <w:rsid w:val="00BD31B4"/>
    <w:rsid w:val="00BD3F12"/>
    <w:rsid w:val="00BE03A9"/>
    <w:rsid w:val="00BE0544"/>
    <w:rsid w:val="00BF68F9"/>
    <w:rsid w:val="00C027FB"/>
    <w:rsid w:val="00C028FA"/>
    <w:rsid w:val="00C03F0D"/>
    <w:rsid w:val="00C05CEF"/>
    <w:rsid w:val="00C072DC"/>
    <w:rsid w:val="00C07665"/>
    <w:rsid w:val="00C0768E"/>
    <w:rsid w:val="00C10128"/>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A544A"/>
    <w:rsid w:val="00CB042A"/>
    <w:rsid w:val="00CB192F"/>
    <w:rsid w:val="00CB22E4"/>
    <w:rsid w:val="00CB298C"/>
    <w:rsid w:val="00CD0A86"/>
    <w:rsid w:val="00CD0D8A"/>
    <w:rsid w:val="00CD289F"/>
    <w:rsid w:val="00CD5354"/>
    <w:rsid w:val="00CE03D6"/>
    <w:rsid w:val="00CE0941"/>
    <w:rsid w:val="00CE4AA9"/>
    <w:rsid w:val="00CE4B7C"/>
    <w:rsid w:val="00CE5071"/>
    <w:rsid w:val="00CE50B2"/>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890"/>
    <w:rsid w:val="00DA5DC2"/>
    <w:rsid w:val="00DB1ACA"/>
    <w:rsid w:val="00DB2E8D"/>
    <w:rsid w:val="00DB7C4E"/>
    <w:rsid w:val="00DB7DD8"/>
    <w:rsid w:val="00DD1F66"/>
    <w:rsid w:val="00DD6D83"/>
    <w:rsid w:val="00DE1212"/>
    <w:rsid w:val="00DE18E7"/>
    <w:rsid w:val="00DE20BF"/>
    <w:rsid w:val="00DE21AC"/>
    <w:rsid w:val="00DE6932"/>
    <w:rsid w:val="00DF0AA8"/>
    <w:rsid w:val="00DF0C53"/>
    <w:rsid w:val="00DF51A6"/>
    <w:rsid w:val="00E00C26"/>
    <w:rsid w:val="00E028C3"/>
    <w:rsid w:val="00E04FF1"/>
    <w:rsid w:val="00E052F8"/>
    <w:rsid w:val="00E069A6"/>
    <w:rsid w:val="00E15BF5"/>
    <w:rsid w:val="00E221BA"/>
    <w:rsid w:val="00E22414"/>
    <w:rsid w:val="00E25379"/>
    <w:rsid w:val="00E276D1"/>
    <w:rsid w:val="00E4554E"/>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5C4B"/>
    <w:rsid w:val="00F66797"/>
    <w:rsid w:val="00F71EE5"/>
    <w:rsid w:val="00F74DD1"/>
    <w:rsid w:val="00F81572"/>
    <w:rsid w:val="00F91AFB"/>
    <w:rsid w:val="00FA0F66"/>
    <w:rsid w:val="00FB3258"/>
    <w:rsid w:val="00FB33FA"/>
    <w:rsid w:val="00FC2981"/>
    <w:rsid w:val="00FC4642"/>
    <w:rsid w:val="00FC4AA9"/>
    <w:rsid w:val="00FD2151"/>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7D53BD-22AE-FD46-AEC9-5BF3218C4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6</TotalTime>
  <Pages>18</Pages>
  <Words>25690</Words>
  <Characters>146436</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3</cp:revision>
  <dcterms:created xsi:type="dcterms:W3CDTF">2020-02-05T19:13:00Z</dcterms:created>
  <dcterms:modified xsi:type="dcterms:W3CDTF">2021-05-1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